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340542" w14:textId="77777777" w:rsidR="001E3DCD" w:rsidRPr="006C792A" w:rsidRDefault="001E3DCD" w:rsidP="0017284F">
      <w:pPr>
        <w:pStyle w:val="Title2"/>
        <w:rPr>
          <w:rFonts w:ascii="Times New Roman" w:hAnsi="Times New Roman" w:cs="Times New Roman"/>
          <w:color w:val="000000" w:themeColor="text1"/>
        </w:rPr>
      </w:pPr>
    </w:p>
    <w:p w14:paraId="2BBA6562" w14:textId="77777777" w:rsidR="001E3DCD" w:rsidRPr="006C792A" w:rsidRDefault="001E3DCD" w:rsidP="0017284F">
      <w:pPr>
        <w:pStyle w:val="Title2"/>
        <w:rPr>
          <w:rFonts w:ascii="Times New Roman" w:hAnsi="Times New Roman" w:cs="Times New Roman"/>
          <w:color w:val="000000" w:themeColor="text1"/>
        </w:rPr>
      </w:pPr>
    </w:p>
    <w:p w14:paraId="28D0211E" w14:textId="77777777" w:rsidR="001E3DCD" w:rsidRPr="006C792A" w:rsidRDefault="001E3DCD" w:rsidP="0017284F">
      <w:pPr>
        <w:pStyle w:val="Title2"/>
        <w:rPr>
          <w:rFonts w:ascii="Times New Roman" w:hAnsi="Times New Roman" w:cs="Times New Roman"/>
          <w:color w:val="000000" w:themeColor="text1"/>
        </w:rPr>
      </w:pPr>
    </w:p>
    <w:p w14:paraId="53933E6F" w14:textId="77777777" w:rsidR="001E3DCD" w:rsidRPr="006C792A" w:rsidRDefault="001E3DCD" w:rsidP="0017284F">
      <w:pPr>
        <w:pStyle w:val="Title2"/>
        <w:rPr>
          <w:rFonts w:ascii="Times New Roman" w:hAnsi="Times New Roman" w:cs="Times New Roman"/>
          <w:color w:val="000000" w:themeColor="text1"/>
        </w:rPr>
      </w:pPr>
    </w:p>
    <w:p w14:paraId="52CF0D8D" w14:textId="77777777" w:rsidR="001E3DCD" w:rsidRDefault="001E3DCD" w:rsidP="0017284F">
      <w:pPr>
        <w:pStyle w:val="Title2"/>
        <w:rPr>
          <w:rFonts w:ascii="Times New Roman" w:hAnsi="Times New Roman" w:cs="Times New Roman"/>
          <w:color w:val="000000" w:themeColor="text1"/>
        </w:rPr>
      </w:pPr>
    </w:p>
    <w:p w14:paraId="6C47C345" w14:textId="77777777" w:rsidR="006C792A" w:rsidRPr="006C792A" w:rsidRDefault="006C792A" w:rsidP="0017284F">
      <w:pPr>
        <w:pStyle w:val="Title2"/>
        <w:rPr>
          <w:rFonts w:ascii="Times New Roman" w:hAnsi="Times New Roman" w:cs="Times New Roman"/>
          <w:color w:val="000000" w:themeColor="text1"/>
        </w:rPr>
      </w:pPr>
    </w:p>
    <w:p w14:paraId="181B213C" w14:textId="77777777" w:rsidR="00911096" w:rsidRPr="006E7427" w:rsidRDefault="00911096" w:rsidP="0017284F">
      <w:pPr>
        <w:pStyle w:val="Title2"/>
        <w:rPr>
          <w:rFonts w:ascii="Times New Roman" w:hAnsi="Times New Roman" w:cs="Times New Roman"/>
          <w:color w:val="000000" w:themeColor="text1"/>
        </w:rPr>
      </w:pPr>
      <w:r w:rsidRPr="006E7427">
        <w:rPr>
          <w:rFonts w:ascii="Times New Roman" w:hAnsi="Times New Roman" w:cs="Times New Roman"/>
          <w:color w:val="000000" w:themeColor="text1"/>
        </w:rPr>
        <w:t>Principles of Marketing</w:t>
      </w:r>
    </w:p>
    <w:p w14:paraId="63D6B550" w14:textId="77777777" w:rsidR="00394438" w:rsidRPr="006E7427" w:rsidRDefault="00394438" w:rsidP="0017284F">
      <w:pPr>
        <w:pStyle w:val="Title2"/>
        <w:rPr>
          <w:rFonts w:ascii="Times New Roman" w:hAnsi="Times New Roman" w:cs="Times New Roman"/>
          <w:color w:val="000000" w:themeColor="text1"/>
        </w:rPr>
      </w:pPr>
      <w:r w:rsidRPr="006E7427">
        <w:rPr>
          <w:rFonts w:ascii="Times New Roman" w:hAnsi="Times New Roman" w:cs="Times New Roman"/>
          <w:color w:val="000000" w:themeColor="text1"/>
        </w:rPr>
        <w:t>Author Name</w:t>
      </w:r>
    </w:p>
    <w:p w14:paraId="3EF6B8F2" w14:textId="77777777" w:rsidR="004F399B" w:rsidRPr="006E7427" w:rsidRDefault="00550F02" w:rsidP="0017284F">
      <w:pPr>
        <w:pStyle w:val="Title2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Author Name(s), First M. Last, Omit Titles and Degrees:"/>
          <w:tag w:val="Author Name(s), First M. Last, Omit Titles and Degrees:"/>
          <w:id w:val="-1736158886"/>
          <w:placeholder>
            <w:docPart w:val="2C55D55ABFC44E2FABD90A40C3E9B44C"/>
          </w:placeholder>
          <w:temporary/>
          <w:showingPlcHdr/>
          <w15:appearance w15:val="hidden"/>
          <w:text/>
        </w:sdtPr>
        <w:sdtEndPr/>
        <w:sdtContent>
          <w:r w:rsidR="004F399B" w:rsidRPr="006E7427">
            <w:rPr>
              <w:rFonts w:ascii="Times New Roman" w:hAnsi="Times New Roman" w:cs="Times New Roman"/>
              <w:color w:val="000000" w:themeColor="text1"/>
            </w:rPr>
            <w:t>[Author Name(s), First M. Last, Omit Titles and Degrees]</w:t>
          </w:r>
        </w:sdtContent>
      </w:sdt>
    </w:p>
    <w:p w14:paraId="1A21F18F" w14:textId="77777777" w:rsidR="004F399B" w:rsidRPr="006E7427" w:rsidRDefault="00550F02" w:rsidP="0017284F">
      <w:pPr>
        <w:pStyle w:val="Title2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Institutional Affiliation(s):"/>
          <w:tag w:val="Institutional Affiliation(s):"/>
          <w:id w:val="-1771543088"/>
          <w:placeholder>
            <w:docPart w:val="3674B1949C8141A8B55F2737250DB051"/>
          </w:placeholder>
          <w:temporary/>
          <w:showingPlcHdr/>
          <w15:appearance w15:val="hidden"/>
          <w:text/>
        </w:sdtPr>
        <w:sdtEndPr/>
        <w:sdtContent>
          <w:r w:rsidR="004F399B" w:rsidRPr="006E7427">
            <w:rPr>
              <w:rFonts w:ascii="Times New Roman" w:hAnsi="Times New Roman" w:cs="Times New Roman"/>
              <w:color w:val="000000" w:themeColor="text1"/>
            </w:rPr>
            <w:t>[Institutional Affiliation(s)]</w:t>
          </w:r>
        </w:sdtContent>
      </w:sdt>
    </w:p>
    <w:sdt>
      <w:sdtPr>
        <w:rPr>
          <w:rFonts w:ascii="Times New Roman" w:hAnsi="Times New Roman" w:cs="Times New Roman"/>
          <w:color w:val="000000" w:themeColor="text1"/>
        </w:rPr>
        <w:alias w:val="Author Note:"/>
        <w:tag w:val="Author Note:"/>
        <w:id w:val="266668659"/>
        <w:placeholder>
          <w:docPart w:val="EF5EA83419F7470F9A8D050CD9993645"/>
        </w:placeholder>
        <w:temporary/>
        <w:showingPlcHdr/>
        <w15:appearance w15:val="hidden"/>
      </w:sdtPr>
      <w:sdtEndPr/>
      <w:sdtContent>
        <w:p w14:paraId="233CC608" w14:textId="77777777" w:rsidR="004F399B" w:rsidRPr="006E7427" w:rsidRDefault="004F399B" w:rsidP="0017284F">
          <w:pPr>
            <w:pStyle w:val="Title"/>
            <w:rPr>
              <w:rFonts w:ascii="Times New Roman" w:hAnsi="Times New Roman" w:cs="Times New Roman"/>
              <w:color w:val="000000" w:themeColor="text1"/>
            </w:rPr>
          </w:pPr>
          <w:r w:rsidRPr="006E7427">
            <w:rPr>
              <w:rFonts w:ascii="Times New Roman" w:hAnsi="Times New Roman" w:cs="Times New Roman"/>
              <w:color w:val="000000" w:themeColor="text1"/>
            </w:rPr>
            <w:t>Author Note</w:t>
          </w:r>
        </w:p>
      </w:sdtContent>
    </w:sdt>
    <w:sdt>
      <w:sdtPr>
        <w:rPr>
          <w:rFonts w:ascii="Times New Roman" w:hAnsi="Times New Roman" w:cs="Times New Roman"/>
          <w:color w:val="000000" w:themeColor="text1"/>
        </w:r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3B858655A7EA497189AF362B1ED304A6"/>
        </w:placeholder>
        <w:temporary/>
        <w:showingPlcHdr/>
        <w15:appearance w15:val="hidden"/>
        <w:text/>
      </w:sdtPr>
      <w:sdtEndPr/>
      <w:sdtContent>
        <w:p w14:paraId="6D85D488" w14:textId="77777777" w:rsidR="004F399B" w:rsidRPr="006E7427" w:rsidRDefault="004F399B" w:rsidP="0017284F">
          <w:pPr>
            <w:pStyle w:val="Title2"/>
            <w:rPr>
              <w:rFonts w:ascii="Times New Roman" w:hAnsi="Times New Roman" w:cs="Times New Roman"/>
              <w:color w:val="000000" w:themeColor="text1"/>
            </w:rPr>
          </w:pPr>
          <w:r w:rsidRPr="006E7427">
            <w:rPr>
              <w:rFonts w:ascii="Times New Roman" w:hAnsi="Times New Roman" w:cs="Times New Roman"/>
              <w:color w:val="000000" w:themeColor="text1"/>
            </w:rPr>
            <w:t>[Include any grant/funding information and a complete correspondence address.]</w:t>
          </w:r>
        </w:p>
      </w:sdtContent>
    </w:sdt>
    <w:p w14:paraId="42374504" w14:textId="77777777" w:rsidR="004F399B" w:rsidRPr="006E7427" w:rsidRDefault="004F399B" w:rsidP="0017284F">
      <w:pPr>
        <w:spacing w:line="480" w:lineRule="auto"/>
        <w:jc w:val="center"/>
        <w:rPr>
          <w:rFonts w:cs="Times New Roman"/>
          <w:szCs w:val="24"/>
        </w:rPr>
      </w:pPr>
      <w:r w:rsidRPr="006E7427">
        <w:rPr>
          <w:rFonts w:cs="Times New Roman"/>
          <w:szCs w:val="24"/>
        </w:rPr>
        <w:t xml:space="preserve"> </w:t>
      </w:r>
    </w:p>
    <w:p w14:paraId="5D5F7B99" w14:textId="77777777" w:rsidR="004F399B" w:rsidRPr="006E7427" w:rsidRDefault="004F399B" w:rsidP="0017284F">
      <w:pPr>
        <w:spacing w:line="480" w:lineRule="auto"/>
        <w:rPr>
          <w:rFonts w:cs="Times New Roman"/>
          <w:szCs w:val="24"/>
        </w:rPr>
      </w:pPr>
      <w:r w:rsidRPr="006E7427">
        <w:rPr>
          <w:rFonts w:cs="Times New Roman"/>
          <w:szCs w:val="24"/>
        </w:rPr>
        <w:br w:type="page"/>
      </w:r>
    </w:p>
    <w:p w14:paraId="331591EC" w14:textId="77777777" w:rsidR="007774BF" w:rsidRPr="006E7427" w:rsidRDefault="00F239C4" w:rsidP="0017284F">
      <w:pPr>
        <w:spacing w:line="480" w:lineRule="auto"/>
        <w:jc w:val="center"/>
        <w:rPr>
          <w:rFonts w:cs="Times New Roman"/>
          <w:szCs w:val="24"/>
        </w:rPr>
      </w:pPr>
      <w:r w:rsidRPr="006E7427">
        <w:rPr>
          <w:rFonts w:cs="Times New Roman"/>
          <w:szCs w:val="24"/>
        </w:rPr>
        <w:lastRenderedPageBreak/>
        <w:t>Principles of M</w:t>
      </w:r>
      <w:r w:rsidR="007774BF" w:rsidRPr="006E7427">
        <w:rPr>
          <w:rFonts w:cs="Times New Roman"/>
          <w:szCs w:val="24"/>
        </w:rPr>
        <w:t>arketing</w:t>
      </w:r>
    </w:p>
    <w:p w14:paraId="5D8BCF71" w14:textId="77777777" w:rsidR="00F239C4" w:rsidRPr="006E7427" w:rsidRDefault="007E4BCB" w:rsidP="0017284F">
      <w:pPr>
        <w:spacing w:line="480" w:lineRule="auto"/>
        <w:jc w:val="center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Introduction</w:t>
      </w:r>
    </w:p>
    <w:p w14:paraId="57A2118B" w14:textId="77777777" w:rsidR="004029C3" w:rsidRPr="006E7427" w:rsidRDefault="00746787" w:rsidP="0017284F">
      <w:pPr>
        <w:spacing w:line="480" w:lineRule="auto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 xml:space="preserve">Management of </w:t>
      </w:r>
      <w:r w:rsidR="00394438" w:rsidRPr="006E7427">
        <w:rPr>
          <w:rFonts w:cs="Times New Roman"/>
          <w:szCs w:val="24"/>
        </w:rPr>
        <w:t>a business is not an easy task. N</w:t>
      </w:r>
      <w:r w:rsidRPr="006E7427">
        <w:rPr>
          <w:rFonts w:cs="Times New Roman"/>
          <w:szCs w:val="24"/>
        </w:rPr>
        <w:t xml:space="preserve">o matter what kind of business you are running, </w:t>
      </w:r>
      <w:r w:rsidR="0063416F" w:rsidRPr="006E7427">
        <w:rPr>
          <w:rFonts w:cs="Times New Roman"/>
          <w:szCs w:val="24"/>
        </w:rPr>
        <w:t xml:space="preserve">whether </w:t>
      </w:r>
      <w:r w:rsidR="004845FD" w:rsidRPr="006E7427">
        <w:rPr>
          <w:rFonts w:cs="Times New Roman"/>
          <w:szCs w:val="24"/>
        </w:rPr>
        <w:t>it</w:t>
      </w:r>
      <w:r w:rsidR="0063416F" w:rsidRPr="006E7427">
        <w:rPr>
          <w:rFonts w:cs="Times New Roman"/>
          <w:szCs w:val="24"/>
        </w:rPr>
        <w:t xml:space="preserve"> is a manufacturing business or a </w:t>
      </w:r>
      <w:r w:rsidR="009D6CC7" w:rsidRPr="006E7427">
        <w:rPr>
          <w:rFonts w:cs="Times New Roman"/>
          <w:szCs w:val="24"/>
        </w:rPr>
        <w:t xml:space="preserve">services one, you need to make the </w:t>
      </w:r>
      <w:r w:rsidR="005255FD" w:rsidRPr="006E7427">
        <w:rPr>
          <w:rFonts w:cs="Times New Roman"/>
          <w:szCs w:val="24"/>
        </w:rPr>
        <w:t xml:space="preserve">customers aware of </w:t>
      </w:r>
      <w:r w:rsidR="00D73C5C" w:rsidRPr="006E7427">
        <w:rPr>
          <w:rFonts w:cs="Times New Roman"/>
          <w:szCs w:val="24"/>
        </w:rPr>
        <w:t>your</w:t>
      </w:r>
      <w:r w:rsidR="00146CC9" w:rsidRPr="006E7427">
        <w:rPr>
          <w:rFonts w:cs="Times New Roman"/>
          <w:szCs w:val="24"/>
        </w:rPr>
        <w:t xml:space="preserve"> business so that </w:t>
      </w:r>
      <w:r w:rsidR="0074333B" w:rsidRPr="006E7427">
        <w:rPr>
          <w:rFonts w:cs="Times New Roman"/>
          <w:szCs w:val="24"/>
        </w:rPr>
        <w:t>your</w:t>
      </w:r>
      <w:r w:rsidR="009F263F" w:rsidRPr="006E7427">
        <w:rPr>
          <w:rFonts w:cs="Times New Roman"/>
          <w:szCs w:val="24"/>
        </w:rPr>
        <w:t xml:space="preserve"> sales may increase and </w:t>
      </w:r>
      <w:r w:rsidR="0055475E" w:rsidRPr="006E7427">
        <w:rPr>
          <w:rFonts w:cs="Times New Roman"/>
          <w:szCs w:val="24"/>
        </w:rPr>
        <w:t xml:space="preserve">your </w:t>
      </w:r>
      <w:r w:rsidR="00EE1F9B" w:rsidRPr="006E7427">
        <w:rPr>
          <w:rFonts w:cs="Times New Roman"/>
          <w:szCs w:val="24"/>
        </w:rPr>
        <w:t xml:space="preserve">enterprise may earn </w:t>
      </w:r>
      <w:r w:rsidR="006C792A" w:rsidRPr="006E7427">
        <w:rPr>
          <w:rFonts w:cs="Times New Roman"/>
          <w:szCs w:val="24"/>
        </w:rPr>
        <w:t xml:space="preserve">a </w:t>
      </w:r>
      <w:r w:rsidR="00D73C5C" w:rsidRPr="006E7427">
        <w:rPr>
          <w:rFonts w:cs="Times New Roman"/>
          <w:szCs w:val="24"/>
        </w:rPr>
        <w:t>valuable</w:t>
      </w:r>
      <w:r w:rsidR="00EE1F9B" w:rsidRPr="006E7427">
        <w:rPr>
          <w:rFonts w:cs="Times New Roman"/>
          <w:szCs w:val="24"/>
        </w:rPr>
        <w:t xml:space="preserve"> profit. </w:t>
      </w:r>
      <w:r w:rsidR="00D73C5C" w:rsidRPr="006E7427">
        <w:rPr>
          <w:rFonts w:cs="Times New Roman"/>
          <w:szCs w:val="24"/>
        </w:rPr>
        <w:t xml:space="preserve">Being a business person, </w:t>
      </w:r>
      <w:r w:rsidR="00BA0A7E" w:rsidRPr="006E7427">
        <w:rPr>
          <w:rFonts w:cs="Times New Roman"/>
          <w:szCs w:val="24"/>
        </w:rPr>
        <w:t>y</w:t>
      </w:r>
      <w:r w:rsidR="00D73C5C" w:rsidRPr="006E7427">
        <w:rPr>
          <w:rFonts w:cs="Times New Roman"/>
          <w:szCs w:val="24"/>
        </w:rPr>
        <w:t>ou</w:t>
      </w:r>
      <w:r w:rsidR="00DA12A4" w:rsidRPr="006E7427">
        <w:rPr>
          <w:rFonts w:cs="Times New Roman"/>
          <w:szCs w:val="24"/>
        </w:rPr>
        <w:t xml:space="preserve"> not only need</w:t>
      </w:r>
      <w:r w:rsidR="004029C3" w:rsidRPr="006E7427">
        <w:rPr>
          <w:rFonts w:cs="Times New Roman"/>
          <w:szCs w:val="24"/>
        </w:rPr>
        <w:t xml:space="preserve"> to </w:t>
      </w:r>
      <w:r w:rsidR="00BB7EB4" w:rsidRPr="006E7427">
        <w:rPr>
          <w:rFonts w:cs="Times New Roman"/>
          <w:szCs w:val="24"/>
        </w:rPr>
        <w:t>sell</w:t>
      </w:r>
      <w:r w:rsidR="004029C3" w:rsidRPr="006E7427">
        <w:rPr>
          <w:rFonts w:cs="Times New Roman"/>
          <w:szCs w:val="24"/>
        </w:rPr>
        <w:t xml:space="preserve"> your </w:t>
      </w:r>
      <w:r w:rsidR="00BB7EB4" w:rsidRPr="006E7427">
        <w:rPr>
          <w:rFonts w:cs="Times New Roman"/>
          <w:szCs w:val="24"/>
        </w:rPr>
        <w:t xml:space="preserve">product or services but </w:t>
      </w:r>
      <w:r w:rsidR="005034B3" w:rsidRPr="006E7427">
        <w:rPr>
          <w:rFonts w:cs="Times New Roman"/>
          <w:szCs w:val="24"/>
        </w:rPr>
        <w:t>also</w:t>
      </w:r>
      <w:r w:rsidR="00BB7EB4" w:rsidRPr="006E7427">
        <w:rPr>
          <w:rFonts w:cs="Times New Roman"/>
          <w:szCs w:val="24"/>
        </w:rPr>
        <w:t xml:space="preserve"> </w:t>
      </w:r>
      <w:r w:rsidR="00563F40" w:rsidRPr="006E7427">
        <w:rPr>
          <w:rFonts w:cs="Times New Roman"/>
          <w:szCs w:val="24"/>
        </w:rPr>
        <w:t xml:space="preserve">satisfy the customer and </w:t>
      </w:r>
      <w:r w:rsidR="00BB7EB4" w:rsidRPr="006E7427">
        <w:rPr>
          <w:rFonts w:cs="Times New Roman"/>
          <w:szCs w:val="24"/>
        </w:rPr>
        <w:t xml:space="preserve">develop </w:t>
      </w:r>
      <w:r w:rsidR="003E7234" w:rsidRPr="006E7427">
        <w:rPr>
          <w:rFonts w:cs="Times New Roman"/>
          <w:szCs w:val="24"/>
        </w:rPr>
        <w:t xml:space="preserve">positive exchange relationships with the </w:t>
      </w:r>
      <w:r w:rsidR="00A120F3" w:rsidRPr="006E7427">
        <w:rPr>
          <w:rFonts w:cs="Times New Roman"/>
          <w:szCs w:val="24"/>
        </w:rPr>
        <w:t>cu</w:t>
      </w:r>
      <w:r w:rsidR="00047BE3" w:rsidRPr="006E7427">
        <w:rPr>
          <w:rFonts w:cs="Times New Roman"/>
          <w:szCs w:val="24"/>
        </w:rPr>
        <w:t>stomer or the end consumer. This practice is known as marketing</w:t>
      </w:r>
      <w:r w:rsidR="004F399B" w:rsidRPr="006E7427">
        <w:rPr>
          <w:rFonts w:cs="Times New Roman"/>
          <w:szCs w:val="24"/>
        </w:rPr>
        <w:t xml:space="preserve"> </w:t>
      </w:r>
      <w:r w:rsidR="004F399B" w:rsidRPr="006E7427">
        <w:rPr>
          <w:rFonts w:cs="Times New Roman"/>
          <w:szCs w:val="24"/>
        </w:rPr>
        <w:fldChar w:fldCharType="begin"/>
      </w:r>
      <w:r w:rsidR="004F399B" w:rsidRPr="006E7427">
        <w:rPr>
          <w:rFonts w:cs="Times New Roman"/>
          <w:szCs w:val="24"/>
        </w:rPr>
        <w:instrText xml:space="preserve"> ADDIN ZOTERO_ITEM CSL_CITATION {"citationID":"JBkw1yl5","properties":{"formattedCitation":"(Armstrong et al., 2014)","plainCitation":"(Armstrong et al., 2014)","noteIndex":0},"citationItems":[{"id":21,"uris":["http://zotero.org/users/local/aDSOzgCJ/items/KHZ47SXC"],"uri":["http://zotero.org/users/local/aDSOzgCJ/items/KHZ47SXC"],"itemData":{"id":21,"type":"book","ISBN":"1-4860-0253-6","publisher":"Pearson Australia","title":"Principles of marketing","author":[{"family":"Armstrong","given":"Gary"},{"family":"Adam","given":"Stewart"},{"family":"Denize","given":"Sara"},{"family":"Kotler","given":"Philip"}],"issued":{"date-parts":[["2014"]]}}}],"schema":"https://github.com/citation-style-language/schema/raw/master/csl-citation.json"} </w:instrText>
      </w:r>
      <w:r w:rsidR="004F399B" w:rsidRPr="006E7427">
        <w:rPr>
          <w:rFonts w:cs="Times New Roman"/>
          <w:szCs w:val="24"/>
        </w:rPr>
        <w:fldChar w:fldCharType="separate"/>
      </w:r>
      <w:r w:rsidR="004F399B" w:rsidRPr="006E7427">
        <w:rPr>
          <w:rFonts w:cs="Times New Roman"/>
          <w:szCs w:val="24"/>
        </w:rPr>
        <w:t>(Armstrong et al., 2014)</w:t>
      </w:r>
      <w:r w:rsidR="004F399B" w:rsidRPr="006E7427">
        <w:rPr>
          <w:rFonts w:cs="Times New Roman"/>
          <w:szCs w:val="24"/>
        </w:rPr>
        <w:fldChar w:fldCharType="end"/>
      </w:r>
      <w:r w:rsidR="00047BE3" w:rsidRPr="006E7427">
        <w:rPr>
          <w:rFonts w:cs="Times New Roman"/>
          <w:szCs w:val="24"/>
        </w:rPr>
        <w:t xml:space="preserve">. Every business needs </w:t>
      </w:r>
      <w:r w:rsidR="00A454DB" w:rsidRPr="006E7427">
        <w:rPr>
          <w:rFonts w:cs="Times New Roman"/>
          <w:szCs w:val="24"/>
        </w:rPr>
        <w:t>intelligent</w:t>
      </w:r>
      <w:r w:rsidR="00047BE3" w:rsidRPr="006E7427">
        <w:rPr>
          <w:rFonts w:cs="Times New Roman"/>
          <w:szCs w:val="24"/>
        </w:rPr>
        <w:t xml:space="preserve"> marketing strategies in order to </w:t>
      </w:r>
      <w:r w:rsidR="004845FD" w:rsidRPr="006E7427">
        <w:rPr>
          <w:rFonts w:cs="Times New Roman"/>
          <w:szCs w:val="24"/>
        </w:rPr>
        <w:t xml:space="preserve">make </w:t>
      </w:r>
      <w:r w:rsidR="00F00913" w:rsidRPr="006E7427">
        <w:rPr>
          <w:rFonts w:cs="Times New Roman"/>
          <w:szCs w:val="24"/>
        </w:rPr>
        <w:t>it</w:t>
      </w:r>
      <w:r w:rsidR="004845FD" w:rsidRPr="006E7427">
        <w:rPr>
          <w:rFonts w:cs="Times New Roman"/>
          <w:szCs w:val="24"/>
        </w:rPr>
        <w:t xml:space="preserve"> business grow and prosper. The </w:t>
      </w:r>
      <w:r w:rsidR="00077910" w:rsidRPr="006E7427">
        <w:rPr>
          <w:rFonts w:cs="Times New Roman"/>
          <w:szCs w:val="24"/>
        </w:rPr>
        <w:t>following piece of writing discusses various functio</w:t>
      </w:r>
      <w:r w:rsidR="00E4106B" w:rsidRPr="006E7427">
        <w:rPr>
          <w:rFonts w:cs="Times New Roman"/>
          <w:szCs w:val="24"/>
        </w:rPr>
        <w:t xml:space="preserve">ns of the marketing process and multiple steps that are included in it. </w:t>
      </w:r>
    </w:p>
    <w:p w14:paraId="7F87E61F" w14:textId="77777777" w:rsidR="007E4BCB" w:rsidRPr="006E7427" w:rsidRDefault="007E4BCB" w:rsidP="0017284F">
      <w:pPr>
        <w:spacing w:line="480" w:lineRule="auto"/>
        <w:jc w:val="center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Discussion</w:t>
      </w:r>
    </w:p>
    <w:p w14:paraId="1B94314B" w14:textId="77777777" w:rsidR="00662425" w:rsidRPr="006E7427" w:rsidRDefault="00A57AFD" w:rsidP="0017284F">
      <w:pPr>
        <w:spacing w:line="480" w:lineRule="auto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New-P</w:t>
      </w:r>
      <w:r w:rsidR="00662425" w:rsidRPr="006E7427">
        <w:rPr>
          <w:rFonts w:cs="Times New Roman"/>
          <w:b/>
          <w:szCs w:val="24"/>
        </w:rPr>
        <w:t>roduct Development Process</w:t>
      </w:r>
    </w:p>
    <w:p w14:paraId="1F33D1CE" w14:textId="77777777" w:rsidR="000C56AC" w:rsidRPr="006E7427" w:rsidRDefault="000C56AC" w:rsidP="0017284F">
      <w:pPr>
        <w:spacing w:line="480" w:lineRule="auto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>The term “New Product Development Process” refers t</w:t>
      </w:r>
      <w:r w:rsidR="006611F3" w:rsidRPr="006E7427">
        <w:rPr>
          <w:rFonts w:cs="Times New Roman"/>
          <w:szCs w:val="24"/>
        </w:rPr>
        <w:t xml:space="preserve">o the procedure of bringing any new idea into the market. This idea may consist of </w:t>
      </w:r>
      <w:r w:rsidR="00F47B78" w:rsidRPr="006E7427">
        <w:rPr>
          <w:rFonts w:cs="Times New Roman"/>
          <w:szCs w:val="24"/>
        </w:rPr>
        <w:t>any new product</w:t>
      </w:r>
      <w:r w:rsidR="00F00913" w:rsidRPr="006E7427">
        <w:rPr>
          <w:rFonts w:cs="Times New Roman"/>
          <w:szCs w:val="24"/>
        </w:rPr>
        <w:t>,</w:t>
      </w:r>
      <w:r w:rsidR="00F47B78" w:rsidRPr="006E7427">
        <w:rPr>
          <w:rFonts w:cs="Times New Roman"/>
          <w:szCs w:val="24"/>
        </w:rPr>
        <w:t xml:space="preserve"> service or both. </w:t>
      </w:r>
      <w:r w:rsidR="006137E3" w:rsidRPr="006E7427">
        <w:rPr>
          <w:rFonts w:cs="Times New Roman"/>
          <w:szCs w:val="24"/>
        </w:rPr>
        <w:t>Although the nature of product</w:t>
      </w:r>
      <w:r w:rsidR="006C792A" w:rsidRPr="006E7427">
        <w:rPr>
          <w:rFonts w:cs="Times New Roman"/>
          <w:szCs w:val="24"/>
        </w:rPr>
        <w:t>s</w:t>
      </w:r>
      <w:r w:rsidR="006137E3" w:rsidRPr="006E7427">
        <w:rPr>
          <w:rFonts w:cs="Times New Roman"/>
          <w:szCs w:val="24"/>
        </w:rPr>
        <w:t xml:space="preserve"> </w:t>
      </w:r>
      <w:r w:rsidR="00B616AE" w:rsidRPr="006E7427">
        <w:rPr>
          <w:rFonts w:cs="Times New Roman"/>
          <w:szCs w:val="24"/>
        </w:rPr>
        <w:t xml:space="preserve">or services differs according to the industry, every </w:t>
      </w:r>
      <w:r w:rsidR="00A52493" w:rsidRPr="006E7427">
        <w:rPr>
          <w:rFonts w:cs="Times New Roman"/>
          <w:szCs w:val="24"/>
        </w:rPr>
        <w:t xml:space="preserve">new-product development process </w:t>
      </w:r>
      <w:r w:rsidR="00382E3A" w:rsidRPr="006E7427">
        <w:rPr>
          <w:rFonts w:cs="Times New Roman"/>
          <w:szCs w:val="24"/>
        </w:rPr>
        <w:t>consists</w:t>
      </w:r>
      <w:r w:rsidR="00510F7D" w:rsidRPr="006E7427">
        <w:rPr>
          <w:rFonts w:cs="Times New Roman"/>
          <w:szCs w:val="24"/>
        </w:rPr>
        <w:t xml:space="preserve"> of the following </w:t>
      </w:r>
      <w:r w:rsidR="00382E3A" w:rsidRPr="006E7427">
        <w:rPr>
          <w:rFonts w:cs="Times New Roman"/>
          <w:szCs w:val="24"/>
        </w:rPr>
        <w:t>components</w:t>
      </w:r>
      <w:r w:rsidR="00510F7D" w:rsidRPr="006E7427">
        <w:rPr>
          <w:rFonts w:cs="Times New Roman"/>
          <w:szCs w:val="24"/>
        </w:rPr>
        <w:t xml:space="preserve">: </w:t>
      </w:r>
      <w:r w:rsidR="00F00913" w:rsidRPr="006E7427">
        <w:rPr>
          <w:rFonts w:cs="Times New Roman"/>
          <w:szCs w:val="24"/>
        </w:rPr>
        <w:t>i</w:t>
      </w:r>
      <w:r w:rsidR="00261CD6" w:rsidRPr="006E7427">
        <w:rPr>
          <w:rFonts w:cs="Times New Roman"/>
          <w:szCs w:val="24"/>
        </w:rPr>
        <w:t>deation, research, planning, prototyping, sourcing</w:t>
      </w:r>
      <w:r w:rsidR="00F00913" w:rsidRPr="006E7427">
        <w:rPr>
          <w:rFonts w:cs="Times New Roman"/>
          <w:szCs w:val="24"/>
        </w:rPr>
        <w:t>,</w:t>
      </w:r>
      <w:r w:rsidR="00261CD6" w:rsidRPr="006E7427">
        <w:rPr>
          <w:rFonts w:cs="Times New Roman"/>
          <w:szCs w:val="24"/>
        </w:rPr>
        <w:t xml:space="preserve"> and costing. </w:t>
      </w:r>
    </w:p>
    <w:p w14:paraId="22049139" w14:textId="77777777" w:rsidR="00413989" w:rsidRPr="006E7427" w:rsidRDefault="00413989" w:rsidP="0017284F">
      <w:pPr>
        <w:spacing w:line="480" w:lineRule="auto"/>
        <w:rPr>
          <w:rFonts w:cs="Times New Roman"/>
          <w:b/>
          <w:szCs w:val="24"/>
        </w:rPr>
      </w:pPr>
    </w:p>
    <w:p w14:paraId="2443F2D4" w14:textId="77777777" w:rsidR="00662425" w:rsidRPr="006E7427" w:rsidRDefault="00662425" w:rsidP="0017284F">
      <w:pPr>
        <w:spacing w:line="480" w:lineRule="auto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 xml:space="preserve">Steps in a </w:t>
      </w:r>
      <w:r w:rsidR="00A93312" w:rsidRPr="006E7427">
        <w:rPr>
          <w:rFonts w:cs="Times New Roman"/>
          <w:b/>
          <w:szCs w:val="24"/>
        </w:rPr>
        <w:t>New-P</w:t>
      </w:r>
      <w:r w:rsidRPr="006E7427">
        <w:rPr>
          <w:rFonts w:cs="Times New Roman"/>
          <w:b/>
          <w:szCs w:val="24"/>
        </w:rPr>
        <w:t>roduct Development Process</w:t>
      </w:r>
    </w:p>
    <w:p w14:paraId="5DC76E8E" w14:textId="77777777" w:rsidR="00B53A37" w:rsidRPr="006E7427" w:rsidRDefault="00B53A37" w:rsidP="0017284F">
      <w:pPr>
        <w:spacing w:line="480" w:lineRule="auto"/>
        <w:ind w:firstLine="1080"/>
        <w:rPr>
          <w:rFonts w:cs="Times New Roman"/>
          <w:szCs w:val="24"/>
        </w:rPr>
      </w:pPr>
      <w:r w:rsidRPr="006E7427">
        <w:rPr>
          <w:rFonts w:cs="Times New Roman"/>
          <w:szCs w:val="24"/>
        </w:rPr>
        <w:t xml:space="preserve">The process of development of a new product or idea consists of </w:t>
      </w:r>
      <w:r w:rsidR="00F00913" w:rsidRPr="006E7427">
        <w:rPr>
          <w:rFonts w:cs="Times New Roman"/>
          <w:szCs w:val="24"/>
        </w:rPr>
        <w:t>the following</w:t>
      </w:r>
      <w:r w:rsidR="006E2936" w:rsidRPr="006E7427">
        <w:rPr>
          <w:rFonts w:cs="Times New Roman"/>
          <w:szCs w:val="24"/>
        </w:rPr>
        <w:t xml:space="preserve"> steps: </w:t>
      </w:r>
    </w:p>
    <w:p w14:paraId="46E918A0" w14:textId="77777777" w:rsidR="00EA783A" w:rsidRPr="006E7427" w:rsidRDefault="00EA783A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 xml:space="preserve">Idea </w:t>
      </w:r>
      <w:r w:rsidR="00EF6997" w:rsidRPr="006E7427">
        <w:rPr>
          <w:rFonts w:cs="Times New Roman"/>
          <w:b/>
          <w:szCs w:val="24"/>
        </w:rPr>
        <w:t>Generation</w:t>
      </w:r>
    </w:p>
    <w:p w14:paraId="77628032" w14:textId="77777777" w:rsidR="00B80A87" w:rsidRPr="006E7427" w:rsidRDefault="00B80A87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>This stage refers to the sessions of brain</w:t>
      </w:r>
      <w:r w:rsidR="0070695D" w:rsidRPr="006E7427">
        <w:rPr>
          <w:rFonts w:cs="Times New Roman"/>
          <w:szCs w:val="24"/>
        </w:rPr>
        <w:t>storming</w:t>
      </w:r>
      <w:r w:rsidRPr="006E7427">
        <w:rPr>
          <w:rFonts w:cs="Times New Roman"/>
          <w:szCs w:val="24"/>
        </w:rPr>
        <w:t xml:space="preserve"> and bringing new ideas</w:t>
      </w:r>
      <w:r w:rsidR="00F00913" w:rsidRPr="006E7427">
        <w:rPr>
          <w:rFonts w:cs="Times New Roman"/>
          <w:szCs w:val="24"/>
        </w:rPr>
        <w:t>,</w:t>
      </w:r>
      <w:r w:rsidRPr="006E7427">
        <w:rPr>
          <w:rFonts w:cs="Times New Roman"/>
          <w:szCs w:val="24"/>
        </w:rPr>
        <w:t xml:space="preserve"> </w:t>
      </w:r>
      <w:r w:rsidR="00F00913" w:rsidRPr="006E7427">
        <w:rPr>
          <w:rFonts w:cs="Times New Roman"/>
          <w:szCs w:val="24"/>
        </w:rPr>
        <w:t>as to</w:t>
      </w:r>
      <w:r w:rsidRPr="006E7427">
        <w:rPr>
          <w:rFonts w:cs="Times New Roman"/>
          <w:szCs w:val="24"/>
        </w:rPr>
        <w:t xml:space="preserve"> what kind of product or service is </w:t>
      </w:r>
      <w:r w:rsidR="0070695D" w:rsidRPr="006E7427">
        <w:rPr>
          <w:rFonts w:cs="Times New Roman"/>
          <w:szCs w:val="24"/>
        </w:rPr>
        <w:t>needed</w:t>
      </w:r>
      <w:r w:rsidRPr="006E7427">
        <w:rPr>
          <w:rFonts w:cs="Times New Roman"/>
          <w:szCs w:val="24"/>
        </w:rPr>
        <w:t xml:space="preserve"> in the market. </w:t>
      </w:r>
    </w:p>
    <w:p w14:paraId="18DD08B6" w14:textId="77777777" w:rsidR="00EA783A" w:rsidRPr="006E7427" w:rsidRDefault="00EA783A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 xml:space="preserve">Idea </w:t>
      </w:r>
      <w:r w:rsidR="00EF6997" w:rsidRPr="006E7427">
        <w:rPr>
          <w:rFonts w:cs="Times New Roman"/>
          <w:b/>
          <w:szCs w:val="24"/>
        </w:rPr>
        <w:t>Screening</w:t>
      </w:r>
    </w:p>
    <w:p w14:paraId="72A3DC0C" w14:textId="77777777" w:rsidR="0070695D" w:rsidRPr="006E7427" w:rsidRDefault="0070695D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 xml:space="preserve">Idea screening refers to the stage of </w:t>
      </w:r>
      <w:r w:rsidR="00750A73" w:rsidRPr="006E7427">
        <w:rPr>
          <w:rFonts w:cs="Times New Roman"/>
          <w:szCs w:val="24"/>
        </w:rPr>
        <w:t>analyzing the idea</w:t>
      </w:r>
      <w:r w:rsidR="00F00913" w:rsidRPr="006E7427">
        <w:rPr>
          <w:rFonts w:cs="Times New Roman"/>
          <w:szCs w:val="24"/>
        </w:rPr>
        <w:t xml:space="preserve"> </w:t>
      </w:r>
      <w:r w:rsidR="00750A73" w:rsidRPr="006E7427">
        <w:rPr>
          <w:rFonts w:cs="Times New Roman"/>
          <w:szCs w:val="24"/>
        </w:rPr>
        <w:t xml:space="preserve">and accepting or rejecting it. </w:t>
      </w:r>
    </w:p>
    <w:p w14:paraId="133D9F77" w14:textId="77777777" w:rsidR="00EA783A" w:rsidRPr="006E7427" w:rsidRDefault="00EA783A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 xml:space="preserve">Concept </w:t>
      </w:r>
      <w:r w:rsidR="00EF6997" w:rsidRPr="006E7427">
        <w:rPr>
          <w:rFonts w:cs="Times New Roman"/>
          <w:b/>
          <w:szCs w:val="24"/>
        </w:rPr>
        <w:t>Testing</w:t>
      </w:r>
    </w:p>
    <w:p w14:paraId="3E1B494F" w14:textId="77777777" w:rsidR="00154866" w:rsidRPr="006E7427" w:rsidRDefault="00154866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 xml:space="preserve">This stage determines </w:t>
      </w:r>
      <w:r w:rsidR="0070476D" w:rsidRPr="006E7427">
        <w:rPr>
          <w:rFonts w:cs="Times New Roman"/>
          <w:szCs w:val="24"/>
        </w:rPr>
        <w:t>whether</w:t>
      </w:r>
      <w:r w:rsidR="00005735" w:rsidRPr="006E7427">
        <w:rPr>
          <w:rFonts w:cs="Times New Roman"/>
          <w:szCs w:val="24"/>
        </w:rPr>
        <w:t xml:space="preserve"> t</w:t>
      </w:r>
      <w:r w:rsidR="00F00913" w:rsidRPr="006E7427">
        <w:rPr>
          <w:rFonts w:cs="Times New Roman"/>
          <w:szCs w:val="24"/>
        </w:rPr>
        <w:t xml:space="preserve">he consumers need this product </w:t>
      </w:r>
      <w:r w:rsidR="0070476D" w:rsidRPr="006E7427">
        <w:rPr>
          <w:rFonts w:cs="Times New Roman"/>
          <w:szCs w:val="24"/>
        </w:rPr>
        <w:t>and will they accept it or not?</w:t>
      </w:r>
    </w:p>
    <w:p w14:paraId="37D83491" w14:textId="77777777" w:rsidR="00EA783A" w:rsidRPr="006E7427" w:rsidRDefault="00EA783A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Business Analysis</w:t>
      </w:r>
    </w:p>
    <w:p w14:paraId="7C65627C" w14:textId="77777777" w:rsidR="0070476D" w:rsidRPr="006E7427" w:rsidRDefault="0070476D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="00F00913" w:rsidRPr="006E7427">
        <w:rPr>
          <w:rFonts w:cs="Times New Roman"/>
          <w:szCs w:val="24"/>
        </w:rPr>
        <w:t xml:space="preserve">Being one </w:t>
      </w:r>
      <w:r w:rsidR="00322E15" w:rsidRPr="006E7427">
        <w:rPr>
          <w:rFonts w:cs="Times New Roman"/>
          <w:szCs w:val="24"/>
        </w:rPr>
        <w:t>of the most important steps of the</w:t>
      </w:r>
      <w:bookmarkStart w:id="0" w:name="_GoBack"/>
      <w:bookmarkEnd w:id="0"/>
      <w:r w:rsidR="00322E15" w:rsidRPr="006E7427">
        <w:rPr>
          <w:rFonts w:cs="Times New Roman"/>
          <w:szCs w:val="24"/>
        </w:rPr>
        <w:t xml:space="preserve"> </w:t>
      </w:r>
      <w:r w:rsidR="007A78B2" w:rsidRPr="006E7427">
        <w:rPr>
          <w:rFonts w:cs="Times New Roman"/>
          <w:szCs w:val="24"/>
        </w:rPr>
        <w:t>new product development process</w:t>
      </w:r>
      <w:r w:rsidR="00F852F1" w:rsidRPr="006E7427">
        <w:rPr>
          <w:rFonts w:cs="Times New Roman"/>
          <w:szCs w:val="24"/>
        </w:rPr>
        <w:t xml:space="preserve">, this stage determines whether </w:t>
      </w:r>
      <w:r w:rsidR="000D1C80" w:rsidRPr="006E7427">
        <w:rPr>
          <w:rFonts w:cs="Times New Roman"/>
          <w:szCs w:val="24"/>
        </w:rPr>
        <w:t xml:space="preserve">the new idea is </w:t>
      </w:r>
      <w:r w:rsidR="00275265" w:rsidRPr="006E7427">
        <w:rPr>
          <w:rFonts w:cs="Times New Roman"/>
          <w:szCs w:val="24"/>
        </w:rPr>
        <w:t>commercially</w:t>
      </w:r>
      <w:r w:rsidR="00A36CC0" w:rsidRPr="006E7427">
        <w:rPr>
          <w:rFonts w:cs="Times New Roman"/>
          <w:szCs w:val="24"/>
        </w:rPr>
        <w:t xml:space="preserve"> profitable or not. </w:t>
      </w:r>
    </w:p>
    <w:p w14:paraId="588017A5" w14:textId="77777777" w:rsidR="00EA783A" w:rsidRPr="006E7427" w:rsidRDefault="00EA783A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Product Development</w:t>
      </w:r>
    </w:p>
    <w:p w14:paraId="451804A9" w14:textId="77777777" w:rsidR="00D82CC1" w:rsidRPr="006E7427" w:rsidRDefault="00D82CC1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 xml:space="preserve">At </w:t>
      </w:r>
      <w:r w:rsidR="00F36AF5" w:rsidRPr="006E7427">
        <w:rPr>
          <w:rFonts w:cs="Times New Roman"/>
          <w:szCs w:val="24"/>
        </w:rPr>
        <w:t>this</w:t>
      </w:r>
      <w:r w:rsidRPr="006E7427">
        <w:rPr>
          <w:rFonts w:cs="Times New Roman"/>
          <w:szCs w:val="24"/>
        </w:rPr>
        <w:t xml:space="preserve"> </w:t>
      </w:r>
      <w:r w:rsidR="00F36AF5" w:rsidRPr="006E7427">
        <w:rPr>
          <w:rFonts w:cs="Times New Roman"/>
          <w:szCs w:val="24"/>
        </w:rPr>
        <w:t>s</w:t>
      </w:r>
      <w:r w:rsidRPr="006E7427">
        <w:rPr>
          <w:rFonts w:cs="Times New Roman"/>
          <w:szCs w:val="24"/>
        </w:rPr>
        <w:t>tage, the p</w:t>
      </w:r>
      <w:r w:rsidR="001D7429" w:rsidRPr="006E7427">
        <w:rPr>
          <w:rFonts w:cs="Times New Roman"/>
          <w:szCs w:val="24"/>
        </w:rPr>
        <w:t xml:space="preserve">roduct is finally developed </w:t>
      </w:r>
      <w:r w:rsidR="001E44F7" w:rsidRPr="006E7427">
        <w:rPr>
          <w:rFonts w:cs="Times New Roman"/>
          <w:szCs w:val="24"/>
        </w:rPr>
        <w:t xml:space="preserve">and distributed </w:t>
      </w:r>
      <w:r w:rsidR="00717BD5" w:rsidRPr="006E7427">
        <w:rPr>
          <w:rFonts w:cs="Times New Roman"/>
          <w:szCs w:val="24"/>
        </w:rPr>
        <w:t xml:space="preserve">by the company. </w:t>
      </w:r>
    </w:p>
    <w:p w14:paraId="45779A91" w14:textId="77777777" w:rsidR="00EA783A" w:rsidRPr="006E7427" w:rsidRDefault="00EA783A" w:rsidP="0017284F">
      <w:pPr>
        <w:tabs>
          <w:tab w:val="left" w:pos="2412"/>
        </w:tabs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Test Marketing</w:t>
      </w:r>
    </w:p>
    <w:p w14:paraId="187177FB" w14:textId="77777777" w:rsidR="0021516D" w:rsidRPr="006E7427" w:rsidRDefault="0021516D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 xml:space="preserve">This refers to the </w:t>
      </w:r>
      <w:r w:rsidR="000711BB" w:rsidRPr="006E7427">
        <w:rPr>
          <w:rFonts w:cs="Times New Roman"/>
          <w:szCs w:val="24"/>
        </w:rPr>
        <w:t>distribution</w:t>
      </w:r>
      <w:r w:rsidRPr="006E7427">
        <w:rPr>
          <w:rFonts w:cs="Times New Roman"/>
          <w:szCs w:val="24"/>
        </w:rPr>
        <w:t xml:space="preserve"> or int</w:t>
      </w:r>
      <w:r w:rsidR="000711BB" w:rsidRPr="006E7427">
        <w:rPr>
          <w:rFonts w:cs="Times New Roman"/>
          <w:szCs w:val="24"/>
        </w:rPr>
        <w:t>roduction of the prod</w:t>
      </w:r>
      <w:r w:rsidR="0046725C" w:rsidRPr="006E7427">
        <w:rPr>
          <w:rFonts w:cs="Times New Roman"/>
          <w:szCs w:val="24"/>
        </w:rPr>
        <w:t xml:space="preserve">uct at a very small scale in a </w:t>
      </w:r>
      <w:r w:rsidR="000711BB" w:rsidRPr="006E7427">
        <w:rPr>
          <w:rFonts w:cs="Times New Roman"/>
          <w:szCs w:val="24"/>
        </w:rPr>
        <w:t xml:space="preserve">market. </w:t>
      </w:r>
    </w:p>
    <w:p w14:paraId="5414A0B7" w14:textId="77777777" w:rsidR="00EA783A" w:rsidRPr="006E7427" w:rsidRDefault="00EA783A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Commercialization</w:t>
      </w:r>
    </w:p>
    <w:p w14:paraId="36665FBA" w14:textId="77777777" w:rsidR="00DA45A3" w:rsidRPr="006E7427" w:rsidRDefault="00DA45A3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 xml:space="preserve">After the successful </w:t>
      </w:r>
      <w:r w:rsidR="0046725C" w:rsidRPr="006E7427">
        <w:rPr>
          <w:rFonts w:cs="Times New Roman"/>
          <w:szCs w:val="24"/>
        </w:rPr>
        <w:t>completion</w:t>
      </w:r>
      <w:r w:rsidRPr="006E7427">
        <w:rPr>
          <w:rFonts w:cs="Times New Roman"/>
          <w:szCs w:val="24"/>
        </w:rPr>
        <w:t xml:space="preserve"> of the test market stage, the </w:t>
      </w:r>
      <w:r w:rsidR="0040010E" w:rsidRPr="006E7427">
        <w:rPr>
          <w:rFonts w:cs="Times New Roman"/>
          <w:szCs w:val="24"/>
        </w:rPr>
        <w:t>product i</w:t>
      </w:r>
      <w:r w:rsidR="00592757" w:rsidRPr="006E7427">
        <w:rPr>
          <w:rFonts w:cs="Times New Roman"/>
          <w:szCs w:val="24"/>
        </w:rPr>
        <w:t xml:space="preserve">s launched on a large scale with proper advertisement and marketing. </w:t>
      </w:r>
    </w:p>
    <w:p w14:paraId="107334D8" w14:textId="77777777" w:rsidR="00EA783A" w:rsidRPr="006E7427" w:rsidRDefault="00EA783A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 xml:space="preserve">Review </w:t>
      </w:r>
      <w:r w:rsidR="00EE6A01" w:rsidRPr="006E7427">
        <w:rPr>
          <w:rFonts w:cs="Times New Roman"/>
          <w:b/>
          <w:szCs w:val="24"/>
        </w:rPr>
        <w:t>of</w:t>
      </w:r>
      <w:r w:rsidR="00EF6997" w:rsidRPr="006E7427">
        <w:rPr>
          <w:rFonts w:cs="Times New Roman"/>
          <w:b/>
          <w:szCs w:val="24"/>
        </w:rPr>
        <w:t xml:space="preserve"> </w:t>
      </w:r>
      <w:r w:rsidRPr="006E7427">
        <w:rPr>
          <w:rFonts w:cs="Times New Roman"/>
          <w:b/>
          <w:szCs w:val="24"/>
        </w:rPr>
        <w:t xml:space="preserve">Market </w:t>
      </w:r>
      <w:r w:rsidR="00EF6997" w:rsidRPr="006E7427">
        <w:rPr>
          <w:rFonts w:cs="Times New Roman"/>
          <w:b/>
          <w:szCs w:val="24"/>
        </w:rPr>
        <w:t>Performance</w:t>
      </w:r>
    </w:p>
    <w:p w14:paraId="2EBF06E1" w14:textId="77777777" w:rsidR="000D6472" w:rsidRPr="006E7427" w:rsidRDefault="000D6472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 xml:space="preserve"> </w:t>
      </w: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>The</w:t>
      </w:r>
      <w:r w:rsidR="006C792A" w:rsidRPr="006E7427">
        <w:rPr>
          <w:rFonts w:cs="Times New Roman"/>
          <w:szCs w:val="24"/>
        </w:rPr>
        <w:t xml:space="preserve"> last step </w:t>
      </w:r>
      <w:r w:rsidRPr="006E7427">
        <w:rPr>
          <w:rFonts w:cs="Times New Roman"/>
          <w:szCs w:val="24"/>
        </w:rPr>
        <w:t xml:space="preserve">of the </w:t>
      </w:r>
      <w:r w:rsidR="00D353BE" w:rsidRPr="006E7427">
        <w:rPr>
          <w:rFonts w:cs="Times New Roman"/>
          <w:szCs w:val="24"/>
        </w:rPr>
        <w:t xml:space="preserve">new product development cycle </w:t>
      </w:r>
      <w:r w:rsidR="00850949" w:rsidRPr="006E7427">
        <w:rPr>
          <w:rFonts w:cs="Times New Roman"/>
          <w:szCs w:val="24"/>
        </w:rPr>
        <w:t xml:space="preserve">consists of </w:t>
      </w:r>
      <w:r w:rsidR="008A15B4" w:rsidRPr="006E7427">
        <w:rPr>
          <w:rFonts w:cs="Times New Roman"/>
          <w:szCs w:val="24"/>
        </w:rPr>
        <w:t xml:space="preserve">the analysis that whether the new product has been accepted by the customers or not, </w:t>
      </w:r>
      <w:r w:rsidR="000F4DC7" w:rsidRPr="006E7427">
        <w:rPr>
          <w:rFonts w:cs="Times New Roman"/>
          <w:szCs w:val="24"/>
        </w:rPr>
        <w:t>what</w:t>
      </w:r>
      <w:r w:rsidR="008A15B4" w:rsidRPr="006E7427">
        <w:rPr>
          <w:rFonts w:cs="Times New Roman"/>
          <w:szCs w:val="24"/>
        </w:rPr>
        <w:t xml:space="preserve"> is the income or profit garnered by the product</w:t>
      </w:r>
      <w:r w:rsidR="0046725C" w:rsidRPr="006E7427">
        <w:rPr>
          <w:rFonts w:cs="Times New Roman"/>
          <w:szCs w:val="24"/>
        </w:rPr>
        <w:t xml:space="preserve">, and if </w:t>
      </w:r>
      <w:r w:rsidR="008A15B4" w:rsidRPr="006E7427">
        <w:rPr>
          <w:rFonts w:cs="Times New Roman"/>
          <w:szCs w:val="24"/>
        </w:rPr>
        <w:t xml:space="preserve">the manufacturers </w:t>
      </w:r>
      <w:r w:rsidR="0046725C" w:rsidRPr="006E7427">
        <w:rPr>
          <w:rFonts w:cs="Times New Roman"/>
          <w:szCs w:val="24"/>
        </w:rPr>
        <w:t>should keep</w:t>
      </w:r>
      <w:r w:rsidR="007E17DF" w:rsidRPr="006E7427">
        <w:rPr>
          <w:rFonts w:cs="Times New Roman"/>
          <w:szCs w:val="24"/>
        </w:rPr>
        <w:t xml:space="preserve"> p</w:t>
      </w:r>
      <w:r w:rsidR="00D25C9F" w:rsidRPr="006E7427">
        <w:rPr>
          <w:rFonts w:cs="Times New Roman"/>
          <w:szCs w:val="24"/>
        </w:rPr>
        <w:t xml:space="preserve">roducing it </w:t>
      </w:r>
      <w:r w:rsidR="007E17DF" w:rsidRPr="006E7427">
        <w:rPr>
          <w:rFonts w:cs="Times New Roman"/>
          <w:szCs w:val="24"/>
        </w:rPr>
        <w:t>or</w:t>
      </w:r>
      <w:r w:rsidR="00D25C9F" w:rsidRPr="006E7427">
        <w:rPr>
          <w:rFonts w:cs="Times New Roman"/>
          <w:szCs w:val="24"/>
        </w:rPr>
        <w:t xml:space="preserve"> not. </w:t>
      </w:r>
    </w:p>
    <w:p w14:paraId="7177B95B" w14:textId="77777777" w:rsidR="0017284F" w:rsidRPr="006E7427" w:rsidRDefault="0017284F" w:rsidP="0017284F">
      <w:pPr>
        <w:spacing w:line="480" w:lineRule="auto"/>
        <w:rPr>
          <w:rFonts w:cs="Times New Roman"/>
          <w:b/>
          <w:szCs w:val="24"/>
        </w:rPr>
      </w:pPr>
    </w:p>
    <w:p w14:paraId="190ECD2D" w14:textId="77777777" w:rsidR="00662425" w:rsidRPr="006E7427" w:rsidRDefault="00662425" w:rsidP="0017284F">
      <w:pPr>
        <w:spacing w:line="480" w:lineRule="auto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 xml:space="preserve">Product Life </w:t>
      </w:r>
      <w:r w:rsidR="00F92866" w:rsidRPr="006E7427">
        <w:rPr>
          <w:rFonts w:cs="Times New Roman"/>
          <w:b/>
          <w:szCs w:val="24"/>
        </w:rPr>
        <w:t>Cycle</w:t>
      </w:r>
    </w:p>
    <w:p w14:paraId="67E1E73A" w14:textId="2C6A39DD" w:rsidR="005034B3" w:rsidRPr="006E7427" w:rsidRDefault="005034B3" w:rsidP="0017284F">
      <w:pPr>
        <w:spacing w:line="480" w:lineRule="auto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 xml:space="preserve">Product life </w:t>
      </w:r>
      <w:r w:rsidR="0057642D" w:rsidRPr="006E7427">
        <w:rPr>
          <w:rFonts w:cs="Times New Roman"/>
          <w:szCs w:val="24"/>
        </w:rPr>
        <w:t>cycle</w:t>
      </w:r>
      <w:r w:rsidR="006E7427">
        <w:rPr>
          <w:rFonts w:cs="Times New Roman"/>
          <w:szCs w:val="24"/>
        </w:rPr>
        <w:t xml:space="preserve"> refers to</w:t>
      </w:r>
      <w:r w:rsidRPr="006E7427">
        <w:rPr>
          <w:rFonts w:cs="Times New Roman"/>
          <w:szCs w:val="24"/>
        </w:rPr>
        <w:t xml:space="preserve"> the age</w:t>
      </w:r>
      <w:r w:rsidR="0046725C" w:rsidRPr="006E7427">
        <w:rPr>
          <w:rFonts w:cs="Times New Roman"/>
          <w:szCs w:val="24"/>
        </w:rPr>
        <w:t xml:space="preserve"> </w:t>
      </w:r>
      <w:r w:rsidR="006E7427">
        <w:rPr>
          <w:rFonts w:cs="Times New Roman"/>
          <w:szCs w:val="24"/>
        </w:rPr>
        <w:t xml:space="preserve">or life cycle </w:t>
      </w:r>
      <w:r w:rsidR="0046725C" w:rsidRPr="006E7427">
        <w:rPr>
          <w:rFonts w:cs="Times New Roman"/>
          <w:szCs w:val="24"/>
        </w:rPr>
        <w:t xml:space="preserve">of a product or </w:t>
      </w:r>
      <w:r w:rsidR="001D3583" w:rsidRPr="006E7427">
        <w:rPr>
          <w:rFonts w:cs="Times New Roman"/>
          <w:szCs w:val="24"/>
        </w:rPr>
        <w:t xml:space="preserve">service. It helps the </w:t>
      </w:r>
      <w:r w:rsidR="00CD01BA" w:rsidRPr="006E7427">
        <w:rPr>
          <w:rFonts w:cs="Times New Roman"/>
          <w:szCs w:val="24"/>
        </w:rPr>
        <w:t>manufacturers and management profe</w:t>
      </w:r>
      <w:r w:rsidR="0027763E" w:rsidRPr="006E7427">
        <w:rPr>
          <w:rFonts w:cs="Times New Roman"/>
          <w:szCs w:val="24"/>
        </w:rPr>
        <w:t xml:space="preserve">ssionals in deciding what step to take next regarding their business product. </w:t>
      </w:r>
    </w:p>
    <w:p w14:paraId="60707888" w14:textId="77777777" w:rsidR="000B16C7" w:rsidRPr="006E7427" w:rsidRDefault="000B16C7" w:rsidP="0017284F">
      <w:pPr>
        <w:spacing w:line="480" w:lineRule="auto"/>
        <w:rPr>
          <w:rFonts w:cs="Times New Roman"/>
          <w:b/>
          <w:szCs w:val="24"/>
        </w:rPr>
      </w:pPr>
    </w:p>
    <w:p w14:paraId="55CCD8CA" w14:textId="77777777" w:rsidR="00662425" w:rsidRPr="006E7427" w:rsidRDefault="00F92866" w:rsidP="0017284F">
      <w:pPr>
        <w:spacing w:line="480" w:lineRule="auto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Stages</w:t>
      </w:r>
      <w:r w:rsidR="00662425" w:rsidRPr="006E7427">
        <w:rPr>
          <w:rFonts w:cs="Times New Roman"/>
          <w:b/>
          <w:szCs w:val="24"/>
        </w:rPr>
        <w:t xml:space="preserve"> of Product Life Cycle</w:t>
      </w:r>
    </w:p>
    <w:p w14:paraId="2EA59FFD" w14:textId="77777777" w:rsidR="00EE6A01" w:rsidRPr="006E7427" w:rsidRDefault="00EE6A01" w:rsidP="0017284F">
      <w:pPr>
        <w:spacing w:line="480" w:lineRule="auto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 xml:space="preserve">The life cycle of any product </w:t>
      </w:r>
      <w:r w:rsidR="00B83AAC" w:rsidRPr="006E7427">
        <w:rPr>
          <w:rFonts w:cs="Times New Roman"/>
          <w:szCs w:val="24"/>
        </w:rPr>
        <w:t>usually</w:t>
      </w:r>
      <w:r w:rsidRPr="006E7427">
        <w:rPr>
          <w:rFonts w:cs="Times New Roman"/>
          <w:szCs w:val="24"/>
        </w:rPr>
        <w:t xml:space="preserve"> </w:t>
      </w:r>
      <w:r w:rsidR="00EA0E1E" w:rsidRPr="006E7427">
        <w:rPr>
          <w:rFonts w:cs="Times New Roman"/>
          <w:szCs w:val="24"/>
        </w:rPr>
        <w:t xml:space="preserve">consists of the following four stages: </w:t>
      </w:r>
    </w:p>
    <w:p w14:paraId="22F78840" w14:textId="77777777" w:rsidR="009642C9" w:rsidRPr="006E7427" w:rsidRDefault="00EE6A01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Introduction</w:t>
      </w:r>
    </w:p>
    <w:p w14:paraId="0D32C2D7" w14:textId="77777777" w:rsidR="009642C9" w:rsidRPr="006E7427" w:rsidRDefault="009642C9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>It is the stage when the new product or idea is launched in the market.</w:t>
      </w:r>
    </w:p>
    <w:p w14:paraId="6F695F6F" w14:textId="77777777" w:rsidR="00EE6A01" w:rsidRPr="006E7427" w:rsidRDefault="00EE6A01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Growth</w:t>
      </w:r>
      <w:r w:rsidR="00B83AAC" w:rsidRPr="006E7427">
        <w:rPr>
          <w:rFonts w:cs="Times New Roman"/>
          <w:b/>
          <w:szCs w:val="24"/>
        </w:rPr>
        <w:t>/ Boom</w:t>
      </w:r>
    </w:p>
    <w:p w14:paraId="387F2168" w14:textId="77777777" w:rsidR="002E309B" w:rsidRPr="006E7427" w:rsidRDefault="002E309B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>The stage when the product is growing and making</w:t>
      </w:r>
      <w:r w:rsidR="00481E6E" w:rsidRPr="006E7427">
        <w:rPr>
          <w:rFonts w:cs="Times New Roman"/>
          <w:szCs w:val="24"/>
        </w:rPr>
        <w:t xml:space="preserve"> </w:t>
      </w:r>
      <w:r w:rsidRPr="006E7427">
        <w:rPr>
          <w:rFonts w:cs="Times New Roman"/>
          <w:szCs w:val="24"/>
        </w:rPr>
        <w:t xml:space="preserve">progress in the market. </w:t>
      </w:r>
    </w:p>
    <w:p w14:paraId="003164D5" w14:textId="77777777" w:rsidR="00EE6A01" w:rsidRPr="006E7427" w:rsidRDefault="00EE6A01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Maturity</w:t>
      </w:r>
    </w:p>
    <w:p w14:paraId="01F5EEE3" w14:textId="77777777" w:rsidR="00413671" w:rsidRPr="006E7427" w:rsidRDefault="00413671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 xml:space="preserve">It is the stage at which the general public has gained complete awareness about the product and it is almost impossible to </w:t>
      </w:r>
      <w:r w:rsidR="002D4B00" w:rsidRPr="006E7427">
        <w:rPr>
          <w:rFonts w:cs="Times New Roman"/>
          <w:szCs w:val="24"/>
        </w:rPr>
        <w:t xml:space="preserve">gain new customers. </w:t>
      </w:r>
    </w:p>
    <w:p w14:paraId="52DA3416" w14:textId="77777777" w:rsidR="00EE6A01" w:rsidRPr="006E7427" w:rsidRDefault="00EE6A01" w:rsidP="0017284F">
      <w:pPr>
        <w:spacing w:line="480" w:lineRule="auto"/>
        <w:ind w:left="360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Decline</w:t>
      </w:r>
    </w:p>
    <w:p w14:paraId="180D0BFF" w14:textId="77777777" w:rsidR="005613CB" w:rsidRPr="006E7427" w:rsidRDefault="005613CB" w:rsidP="0017284F">
      <w:pPr>
        <w:spacing w:line="480" w:lineRule="auto"/>
        <w:ind w:left="360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>The stage where the popularity of the product start</w:t>
      </w:r>
      <w:r w:rsidR="0017284F" w:rsidRPr="006E7427">
        <w:rPr>
          <w:rFonts w:cs="Times New Roman"/>
          <w:szCs w:val="24"/>
        </w:rPr>
        <w:t>s</w:t>
      </w:r>
      <w:r w:rsidRPr="006E7427">
        <w:rPr>
          <w:rFonts w:cs="Times New Roman"/>
          <w:szCs w:val="24"/>
        </w:rPr>
        <w:t xml:space="preserve"> decreasing </w:t>
      </w:r>
      <w:r w:rsidR="00933A79" w:rsidRPr="006E7427">
        <w:rPr>
          <w:rFonts w:cs="Times New Roman"/>
          <w:szCs w:val="24"/>
        </w:rPr>
        <w:t>and</w:t>
      </w:r>
      <w:r w:rsidRPr="006E7427">
        <w:rPr>
          <w:rFonts w:cs="Times New Roman"/>
          <w:szCs w:val="24"/>
        </w:rPr>
        <w:t xml:space="preserve"> </w:t>
      </w:r>
      <w:r w:rsidR="00B31EE9" w:rsidRPr="006E7427">
        <w:rPr>
          <w:rFonts w:cs="Times New Roman"/>
          <w:szCs w:val="24"/>
        </w:rPr>
        <w:t>hence, the product or i</w:t>
      </w:r>
      <w:r w:rsidR="00B5447B" w:rsidRPr="006E7427">
        <w:rPr>
          <w:rFonts w:cs="Times New Roman"/>
          <w:szCs w:val="24"/>
        </w:rPr>
        <w:t xml:space="preserve">dea stops generating profits. </w:t>
      </w:r>
    </w:p>
    <w:p w14:paraId="4791EB49" w14:textId="77777777" w:rsidR="00B5447B" w:rsidRPr="006E7427" w:rsidRDefault="00B5447B" w:rsidP="0017284F">
      <w:pPr>
        <w:spacing w:line="480" w:lineRule="auto"/>
        <w:rPr>
          <w:rFonts w:cs="Times New Roman"/>
          <w:b/>
          <w:szCs w:val="24"/>
        </w:rPr>
      </w:pPr>
    </w:p>
    <w:p w14:paraId="43FC2B75" w14:textId="77777777" w:rsidR="00F92866" w:rsidRPr="006E7427" w:rsidRDefault="005F6E9A" w:rsidP="0017284F">
      <w:pPr>
        <w:spacing w:line="480" w:lineRule="auto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Crowdsourcing</w:t>
      </w:r>
    </w:p>
    <w:p w14:paraId="3C1BFC79" w14:textId="73C52FBD" w:rsidR="00704B18" w:rsidRPr="006E7427" w:rsidRDefault="00704B18" w:rsidP="0017284F">
      <w:pPr>
        <w:spacing w:line="480" w:lineRule="auto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>Crowdsourcing i</w:t>
      </w:r>
      <w:r w:rsidR="00DC7A90" w:rsidRPr="006E7427">
        <w:rPr>
          <w:rFonts w:cs="Times New Roman"/>
          <w:szCs w:val="24"/>
        </w:rPr>
        <w:t xml:space="preserve">s comparatively </w:t>
      </w:r>
      <w:r w:rsidRPr="006E7427">
        <w:rPr>
          <w:rFonts w:cs="Times New Roman"/>
          <w:szCs w:val="24"/>
        </w:rPr>
        <w:t xml:space="preserve">a new term in </w:t>
      </w:r>
      <w:r w:rsidR="007A3C3D" w:rsidRPr="006E7427">
        <w:rPr>
          <w:rFonts w:cs="Times New Roman"/>
          <w:szCs w:val="24"/>
        </w:rPr>
        <w:t xml:space="preserve">the dictionary of marketing. It refers to the </w:t>
      </w:r>
      <w:r w:rsidR="00745D5D" w:rsidRPr="006E7427">
        <w:rPr>
          <w:rFonts w:cs="Times New Roman"/>
          <w:szCs w:val="24"/>
        </w:rPr>
        <w:t xml:space="preserve">practice of obtaining information or providing input in a particular </w:t>
      </w:r>
      <w:r w:rsidR="00FE1D02" w:rsidRPr="006E7427">
        <w:rPr>
          <w:rFonts w:cs="Times New Roman"/>
          <w:szCs w:val="24"/>
        </w:rPr>
        <w:t xml:space="preserve">task </w:t>
      </w:r>
      <w:r w:rsidR="00905638" w:rsidRPr="006E7427">
        <w:rPr>
          <w:rFonts w:cs="Times New Roman"/>
          <w:szCs w:val="24"/>
        </w:rPr>
        <w:t xml:space="preserve">or project. </w:t>
      </w:r>
      <w:r w:rsidR="00B27A83" w:rsidRPr="006E7427">
        <w:rPr>
          <w:rFonts w:cs="Times New Roman"/>
          <w:szCs w:val="24"/>
        </w:rPr>
        <w:t xml:space="preserve">The process of crowdsourcing consists of </w:t>
      </w:r>
      <w:r w:rsidR="00822494" w:rsidRPr="006E7427">
        <w:rPr>
          <w:rFonts w:cs="Times New Roman"/>
          <w:szCs w:val="24"/>
        </w:rPr>
        <w:t xml:space="preserve">collecting </w:t>
      </w:r>
      <w:r w:rsidR="00124D58" w:rsidRPr="006E7427">
        <w:rPr>
          <w:rFonts w:cs="Times New Roman"/>
          <w:szCs w:val="24"/>
        </w:rPr>
        <w:t>information</w:t>
      </w:r>
      <w:r w:rsidR="00822494" w:rsidRPr="006E7427">
        <w:rPr>
          <w:rFonts w:cs="Times New Roman"/>
          <w:szCs w:val="24"/>
        </w:rPr>
        <w:t xml:space="preserve"> about a large number of people</w:t>
      </w:r>
      <w:r w:rsidR="00124D58" w:rsidRPr="006E7427">
        <w:rPr>
          <w:rFonts w:cs="Times New Roman"/>
          <w:szCs w:val="24"/>
        </w:rPr>
        <w:t xml:space="preserve"> through a number of </w:t>
      </w:r>
      <w:r w:rsidR="00A04499" w:rsidRPr="006E7427">
        <w:rPr>
          <w:rFonts w:cs="Times New Roman"/>
          <w:szCs w:val="24"/>
        </w:rPr>
        <w:t xml:space="preserve">sources, most </w:t>
      </w:r>
      <w:r w:rsidR="00A056F4" w:rsidRPr="006E7427">
        <w:rPr>
          <w:rFonts w:cs="Times New Roman"/>
          <w:szCs w:val="24"/>
        </w:rPr>
        <w:t>commonly</w:t>
      </w:r>
      <w:r w:rsidR="00A04499" w:rsidRPr="006E7427">
        <w:rPr>
          <w:rFonts w:cs="Times New Roman"/>
          <w:szCs w:val="24"/>
        </w:rPr>
        <w:t xml:space="preserve"> from </w:t>
      </w:r>
      <w:r w:rsidR="0017284F" w:rsidRPr="006E7427">
        <w:rPr>
          <w:rFonts w:cs="Times New Roman"/>
          <w:szCs w:val="24"/>
        </w:rPr>
        <w:t xml:space="preserve">the </w:t>
      </w:r>
      <w:r w:rsidR="00A04499" w:rsidRPr="006E7427">
        <w:rPr>
          <w:rFonts w:cs="Times New Roman"/>
          <w:szCs w:val="24"/>
        </w:rPr>
        <w:t xml:space="preserve">internet. </w:t>
      </w:r>
    </w:p>
    <w:p w14:paraId="18B1870D" w14:textId="77777777" w:rsidR="00B80A87" w:rsidRPr="006E7427" w:rsidRDefault="00B80A87" w:rsidP="0017284F">
      <w:pPr>
        <w:spacing w:line="480" w:lineRule="auto"/>
        <w:jc w:val="center"/>
        <w:rPr>
          <w:rFonts w:cs="Times New Roman"/>
          <w:b/>
          <w:szCs w:val="24"/>
        </w:rPr>
      </w:pPr>
    </w:p>
    <w:p w14:paraId="6D96B012" w14:textId="77777777" w:rsidR="007E4BCB" w:rsidRPr="006E7427" w:rsidRDefault="007E4BCB" w:rsidP="0017284F">
      <w:pPr>
        <w:spacing w:line="480" w:lineRule="auto"/>
        <w:jc w:val="center"/>
        <w:rPr>
          <w:rFonts w:cs="Times New Roman"/>
          <w:b/>
          <w:szCs w:val="24"/>
        </w:rPr>
      </w:pPr>
      <w:r w:rsidRPr="006E7427">
        <w:rPr>
          <w:rFonts w:cs="Times New Roman"/>
          <w:b/>
          <w:szCs w:val="24"/>
        </w:rPr>
        <w:t>Conclusion</w:t>
      </w:r>
    </w:p>
    <w:p w14:paraId="48EDA524" w14:textId="5B59AAE1" w:rsidR="004F399B" w:rsidRPr="006E7427" w:rsidRDefault="00D057DD" w:rsidP="0017284F">
      <w:pPr>
        <w:spacing w:line="480" w:lineRule="auto"/>
        <w:rPr>
          <w:rFonts w:cs="Times New Roman"/>
          <w:szCs w:val="24"/>
        </w:rPr>
      </w:pPr>
      <w:r w:rsidRPr="006E7427">
        <w:rPr>
          <w:rFonts w:cs="Times New Roman"/>
          <w:b/>
          <w:szCs w:val="24"/>
        </w:rPr>
        <w:tab/>
      </w:r>
      <w:r w:rsidRPr="006E7427">
        <w:rPr>
          <w:rFonts w:cs="Times New Roman"/>
          <w:szCs w:val="24"/>
        </w:rPr>
        <w:t>Hence, i</w:t>
      </w:r>
      <w:r w:rsidR="007D2AB7" w:rsidRPr="006E7427">
        <w:rPr>
          <w:rFonts w:cs="Times New Roman"/>
          <w:szCs w:val="24"/>
        </w:rPr>
        <w:t>t can be concluded</w:t>
      </w:r>
      <w:r w:rsidRPr="006E7427">
        <w:rPr>
          <w:rFonts w:cs="Times New Roman"/>
          <w:szCs w:val="24"/>
        </w:rPr>
        <w:t xml:space="preserve"> that marketing is a very vital component of the </w:t>
      </w:r>
      <w:r w:rsidR="00AE3996" w:rsidRPr="006E7427">
        <w:rPr>
          <w:rFonts w:cs="Times New Roman"/>
          <w:szCs w:val="24"/>
        </w:rPr>
        <w:t xml:space="preserve">business cycle of any </w:t>
      </w:r>
      <w:r w:rsidR="00AE16CE" w:rsidRPr="006E7427">
        <w:rPr>
          <w:rFonts w:cs="Times New Roman"/>
          <w:szCs w:val="24"/>
        </w:rPr>
        <w:t>company or organization. A company develops a</w:t>
      </w:r>
      <w:r w:rsidR="00BA7638" w:rsidRPr="006E7427">
        <w:rPr>
          <w:rFonts w:cs="Times New Roman"/>
          <w:szCs w:val="24"/>
        </w:rPr>
        <w:t xml:space="preserve"> new product or service through</w:t>
      </w:r>
      <w:r w:rsidR="0017284F" w:rsidRPr="006E7427">
        <w:rPr>
          <w:rFonts w:cs="Times New Roman"/>
          <w:szCs w:val="24"/>
        </w:rPr>
        <w:t xml:space="preserve"> </w:t>
      </w:r>
      <w:r w:rsidR="00E129FA" w:rsidRPr="006E7427">
        <w:rPr>
          <w:rFonts w:cs="Times New Roman"/>
          <w:szCs w:val="24"/>
        </w:rPr>
        <w:t xml:space="preserve">new product </w:t>
      </w:r>
      <w:r w:rsidR="007525BE" w:rsidRPr="006E7427">
        <w:rPr>
          <w:rFonts w:cs="Times New Roman"/>
          <w:szCs w:val="24"/>
        </w:rPr>
        <w:t xml:space="preserve">development cycle. After the development of this idea, the </w:t>
      </w:r>
      <w:r w:rsidR="00D550B6" w:rsidRPr="006E7427">
        <w:rPr>
          <w:rFonts w:cs="Times New Roman"/>
          <w:szCs w:val="24"/>
        </w:rPr>
        <w:t xml:space="preserve">product or service goes through the </w:t>
      </w:r>
      <w:r w:rsidR="00966A4B" w:rsidRPr="006E7427">
        <w:rPr>
          <w:rFonts w:cs="Times New Roman"/>
          <w:szCs w:val="24"/>
        </w:rPr>
        <w:t xml:space="preserve">product life </w:t>
      </w:r>
      <w:r w:rsidR="00704B18" w:rsidRPr="006E7427">
        <w:rPr>
          <w:rFonts w:cs="Times New Roman"/>
          <w:szCs w:val="24"/>
        </w:rPr>
        <w:t>cycle</w:t>
      </w:r>
      <w:r w:rsidR="00AC253F" w:rsidRPr="006E7427">
        <w:rPr>
          <w:rFonts w:cs="Times New Roman"/>
          <w:szCs w:val="24"/>
        </w:rPr>
        <w:t xml:space="preserve">. The marketing strategies of </w:t>
      </w:r>
      <w:r w:rsidR="0087077A" w:rsidRPr="006E7427">
        <w:rPr>
          <w:rFonts w:cs="Times New Roman"/>
          <w:szCs w:val="24"/>
        </w:rPr>
        <w:t xml:space="preserve">various </w:t>
      </w:r>
      <w:r w:rsidR="00CA5B7E" w:rsidRPr="006E7427">
        <w:rPr>
          <w:rFonts w:cs="Times New Roman"/>
          <w:szCs w:val="24"/>
        </w:rPr>
        <w:t>companies also include crowdsourcing in their policies, w</w:t>
      </w:r>
      <w:r w:rsidR="00742C3C" w:rsidRPr="006E7427">
        <w:rPr>
          <w:rFonts w:cs="Times New Roman"/>
          <w:szCs w:val="24"/>
        </w:rPr>
        <w:t xml:space="preserve">hich has greatly benefitted these companies. </w:t>
      </w:r>
    </w:p>
    <w:p w14:paraId="5FE520A1" w14:textId="77777777" w:rsidR="004F399B" w:rsidRPr="006E7427" w:rsidRDefault="004F399B" w:rsidP="0017284F">
      <w:pPr>
        <w:spacing w:line="480" w:lineRule="auto"/>
        <w:rPr>
          <w:rFonts w:cs="Times New Roman"/>
          <w:szCs w:val="24"/>
        </w:rPr>
      </w:pPr>
      <w:r w:rsidRPr="006E7427">
        <w:rPr>
          <w:rFonts w:cs="Times New Roman"/>
          <w:szCs w:val="24"/>
        </w:rPr>
        <w:br w:type="page"/>
      </w:r>
    </w:p>
    <w:p w14:paraId="7421B66C" w14:textId="77777777" w:rsidR="00D057DD" w:rsidRPr="006E7427" w:rsidRDefault="004F399B" w:rsidP="0017284F">
      <w:pPr>
        <w:spacing w:line="480" w:lineRule="auto"/>
        <w:jc w:val="center"/>
        <w:rPr>
          <w:rFonts w:cs="Times New Roman"/>
          <w:szCs w:val="24"/>
        </w:rPr>
      </w:pPr>
      <w:r w:rsidRPr="006E7427">
        <w:rPr>
          <w:rFonts w:cs="Times New Roman"/>
          <w:szCs w:val="24"/>
        </w:rPr>
        <w:t>References</w:t>
      </w:r>
    </w:p>
    <w:p w14:paraId="4C6049B1" w14:textId="77777777" w:rsidR="004F399B" w:rsidRPr="006E7427" w:rsidRDefault="004F399B" w:rsidP="0017284F">
      <w:pPr>
        <w:pStyle w:val="Bibliography"/>
        <w:rPr>
          <w:rFonts w:cs="Times New Roman"/>
          <w:szCs w:val="24"/>
        </w:rPr>
      </w:pPr>
      <w:r w:rsidRPr="006E7427">
        <w:rPr>
          <w:rFonts w:cs="Times New Roman"/>
          <w:szCs w:val="24"/>
        </w:rPr>
        <w:fldChar w:fldCharType="begin"/>
      </w:r>
      <w:r w:rsidRPr="006E7427">
        <w:rPr>
          <w:rFonts w:cs="Times New Roman"/>
          <w:szCs w:val="24"/>
        </w:rPr>
        <w:instrText xml:space="preserve"> ADDIN ZOTERO_BIBL {"uncited":[],"omitted":[],"custom":[]} CSL_BIBLIOGRAPHY </w:instrText>
      </w:r>
      <w:r w:rsidRPr="006E7427">
        <w:rPr>
          <w:rFonts w:cs="Times New Roman"/>
          <w:szCs w:val="24"/>
        </w:rPr>
        <w:fldChar w:fldCharType="separate"/>
      </w:r>
      <w:r w:rsidRPr="006E7427">
        <w:rPr>
          <w:rFonts w:cs="Times New Roman"/>
          <w:szCs w:val="24"/>
        </w:rPr>
        <w:t xml:space="preserve">Armstrong, G., Adam, S., Denize, S., &amp; Kotler, P. (2014). </w:t>
      </w:r>
      <w:r w:rsidRPr="006E7427">
        <w:rPr>
          <w:rFonts w:cs="Times New Roman"/>
          <w:i/>
          <w:iCs/>
          <w:szCs w:val="24"/>
        </w:rPr>
        <w:t>Principles of marketing</w:t>
      </w:r>
      <w:r w:rsidRPr="006E7427">
        <w:rPr>
          <w:rFonts w:cs="Times New Roman"/>
          <w:szCs w:val="24"/>
        </w:rPr>
        <w:t>. Pearson Australia.</w:t>
      </w:r>
    </w:p>
    <w:p w14:paraId="24F7D9E7" w14:textId="77777777" w:rsidR="004F399B" w:rsidRPr="006C792A" w:rsidRDefault="004F399B" w:rsidP="0017284F">
      <w:pPr>
        <w:spacing w:line="480" w:lineRule="auto"/>
        <w:jc w:val="center"/>
        <w:rPr>
          <w:rFonts w:cs="Times New Roman"/>
          <w:szCs w:val="24"/>
        </w:rPr>
      </w:pPr>
      <w:r w:rsidRPr="006E7427">
        <w:rPr>
          <w:rFonts w:cs="Times New Roman"/>
          <w:szCs w:val="24"/>
        </w:rPr>
        <w:fldChar w:fldCharType="end"/>
      </w:r>
    </w:p>
    <w:p w14:paraId="536F3B26" w14:textId="77777777" w:rsidR="007E4BCB" w:rsidRPr="006C792A" w:rsidRDefault="007E4BCB" w:rsidP="0017284F">
      <w:pPr>
        <w:spacing w:line="480" w:lineRule="auto"/>
        <w:rPr>
          <w:rFonts w:cs="Times New Roman"/>
          <w:szCs w:val="24"/>
        </w:rPr>
      </w:pPr>
    </w:p>
    <w:sectPr w:rsidR="007E4BCB" w:rsidRPr="006C792A" w:rsidSect="00911096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61C763F" w14:textId="77777777" w:rsidR="00550F02" w:rsidRDefault="00550F02" w:rsidP="00911096">
      <w:pPr>
        <w:spacing w:after="0" w:line="240" w:lineRule="auto"/>
      </w:pPr>
      <w:r>
        <w:separator/>
      </w:r>
    </w:p>
  </w:endnote>
  <w:endnote w:type="continuationSeparator" w:id="0">
    <w:p w14:paraId="28F6AD4A" w14:textId="77777777" w:rsidR="00550F02" w:rsidRDefault="00550F02" w:rsidP="009110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5C1E9E" w14:textId="77777777" w:rsidR="00550F02" w:rsidRDefault="00550F02" w:rsidP="00911096">
      <w:pPr>
        <w:spacing w:after="0" w:line="240" w:lineRule="auto"/>
      </w:pPr>
      <w:r>
        <w:separator/>
      </w:r>
    </w:p>
  </w:footnote>
  <w:footnote w:type="continuationSeparator" w:id="0">
    <w:p w14:paraId="39C6E1E7" w14:textId="77777777" w:rsidR="00550F02" w:rsidRDefault="00550F02" w:rsidP="0091109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F9CD242" w14:textId="77777777" w:rsidR="00041AEB" w:rsidRDefault="00041AEB">
    <w:pPr>
      <w:pStyle w:val="Header"/>
      <w:jc w:val="right"/>
    </w:pPr>
    <w:r>
      <w:t xml:space="preserve">PRINCIPLES OF MARKETING </w:t>
    </w:r>
    <w:r>
      <w:tab/>
    </w:r>
    <w:r>
      <w:tab/>
    </w:r>
    <w:sdt>
      <w:sdtPr>
        <w:id w:val="-467586312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F0A63">
          <w:rPr>
            <w:noProof/>
          </w:rPr>
          <w:t>6</w:t>
        </w:r>
        <w:r>
          <w:rPr>
            <w:noProof/>
          </w:rPr>
          <w:fldChar w:fldCharType="end"/>
        </w:r>
      </w:sdtContent>
    </w:sdt>
  </w:p>
  <w:p w14:paraId="0E3AF922" w14:textId="77777777" w:rsidR="001E3DCD" w:rsidRDefault="001E3DC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2F8EA68" w14:textId="77777777" w:rsidR="00911096" w:rsidRDefault="00911096">
    <w:pPr>
      <w:pStyle w:val="Header"/>
      <w:jc w:val="right"/>
    </w:pPr>
    <w:r>
      <w:t xml:space="preserve">Running Head: </w:t>
    </w:r>
    <w:sdt>
      <w:sdtPr>
        <w:id w:val="1549344821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="001E3DCD">
          <w:t>PRINCIPLES OF MARKETING</w:t>
        </w:r>
        <w:r w:rsidR="001E3DCD"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50F02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14:paraId="724542F0" w14:textId="77777777" w:rsidR="00911096" w:rsidRDefault="0091109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DCC23F2"/>
    <w:multiLevelType w:val="hybridMultilevel"/>
    <w:tmpl w:val="735626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hideSpellingErrors/>
  <w:hideGrammaticalError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zNzQ1MjAwMLcwMzNU0lEKTi0uzszPAykwqgUAnzUTSiwAAAA="/>
  </w:docVars>
  <w:rsids>
    <w:rsidRoot w:val="00FE1ABB"/>
    <w:rsid w:val="00005735"/>
    <w:rsid w:val="00041AEB"/>
    <w:rsid w:val="00047BE3"/>
    <w:rsid w:val="000711BB"/>
    <w:rsid w:val="00077910"/>
    <w:rsid w:val="000B16C7"/>
    <w:rsid w:val="000C56AC"/>
    <w:rsid w:val="000D1C80"/>
    <w:rsid w:val="000D6472"/>
    <w:rsid w:val="000F4DC7"/>
    <w:rsid w:val="00124D58"/>
    <w:rsid w:val="00131C54"/>
    <w:rsid w:val="001332F4"/>
    <w:rsid w:val="00146CC9"/>
    <w:rsid w:val="00154866"/>
    <w:rsid w:val="0017284F"/>
    <w:rsid w:val="001D3583"/>
    <w:rsid w:val="001D7429"/>
    <w:rsid w:val="001E3DCD"/>
    <w:rsid w:val="001E44F7"/>
    <w:rsid w:val="0021516D"/>
    <w:rsid w:val="00261CD6"/>
    <w:rsid w:val="00275265"/>
    <w:rsid w:val="0027763E"/>
    <w:rsid w:val="00293341"/>
    <w:rsid w:val="002D4B00"/>
    <w:rsid w:val="002E309B"/>
    <w:rsid w:val="002F0A63"/>
    <w:rsid w:val="00322E15"/>
    <w:rsid w:val="00363EA4"/>
    <w:rsid w:val="00382E3A"/>
    <w:rsid w:val="00394438"/>
    <w:rsid w:val="003D20C7"/>
    <w:rsid w:val="003E7234"/>
    <w:rsid w:val="0040010E"/>
    <w:rsid w:val="004029C3"/>
    <w:rsid w:val="00413671"/>
    <w:rsid w:val="00413989"/>
    <w:rsid w:val="004439DC"/>
    <w:rsid w:val="0046725C"/>
    <w:rsid w:val="00481E6E"/>
    <w:rsid w:val="004845FD"/>
    <w:rsid w:val="004F399B"/>
    <w:rsid w:val="005034B3"/>
    <w:rsid w:val="00510F7D"/>
    <w:rsid w:val="005255FD"/>
    <w:rsid w:val="00550F02"/>
    <w:rsid w:val="00551C50"/>
    <w:rsid w:val="0055475E"/>
    <w:rsid w:val="005613CB"/>
    <w:rsid w:val="00563F40"/>
    <w:rsid w:val="0057642D"/>
    <w:rsid w:val="00592757"/>
    <w:rsid w:val="005F6E9A"/>
    <w:rsid w:val="006137E3"/>
    <w:rsid w:val="0063416F"/>
    <w:rsid w:val="006611F3"/>
    <w:rsid w:val="00662425"/>
    <w:rsid w:val="00666C94"/>
    <w:rsid w:val="006C792A"/>
    <w:rsid w:val="006E2936"/>
    <w:rsid w:val="006E7427"/>
    <w:rsid w:val="0070476D"/>
    <w:rsid w:val="00704B18"/>
    <w:rsid w:val="0070695D"/>
    <w:rsid w:val="00717BD5"/>
    <w:rsid w:val="0072259B"/>
    <w:rsid w:val="00742C3C"/>
    <w:rsid w:val="0074333B"/>
    <w:rsid w:val="00745D5D"/>
    <w:rsid w:val="00746787"/>
    <w:rsid w:val="00750A73"/>
    <w:rsid w:val="007525BE"/>
    <w:rsid w:val="007774BF"/>
    <w:rsid w:val="007A3C3D"/>
    <w:rsid w:val="007A78B2"/>
    <w:rsid w:val="007D2AB7"/>
    <w:rsid w:val="007E17DF"/>
    <w:rsid w:val="007E4BCB"/>
    <w:rsid w:val="00822494"/>
    <w:rsid w:val="008445D4"/>
    <w:rsid w:val="00850949"/>
    <w:rsid w:val="0087077A"/>
    <w:rsid w:val="008A15B4"/>
    <w:rsid w:val="008F6D36"/>
    <w:rsid w:val="00905638"/>
    <w:rsid w:val="00911096"/>
    <w:rsid w:val="009313DF"/>
    <w:rsid w:val="00933A79"/>
    <w:rsid w:val="009642C9"/>
    <w:rsid w:val="00966A4B"/>
    <w:rsid w:val="009D6CC7"/>
    <w:rsid w:val="009F263F"/>
    <w:rsid w:val="00A04499"/>
    <w:rsid w:val="00A056F4"/>
    <w:rsid w:val="00A120F3"/>
    <w:rsid w:val="00A36CC0"/>
    <w:rsid w:val="00A454DB"/>
    <w:rsid w:val="00A52493"/>
    <w:rsid w:val="00A57AFD"/>
    <w:rsid w:val="00A658AD"/>
    <w:rsid w:val="00A93312"/>
    <w:rsid w:val="00AB43A1"/>
    <w:rsid w:val="00AC253F"/>
    <w:rsid w:val="00AE16CE"/>
    <w:rsid w:val="00AE3996"/>
    <w:rsid w:val="00B20D8E"/>
    <w:rsid w:val="00B27A83"/>
    <w:rsid w:val="00B31EE9"/>
    <w:rsid w:val="00B53A37"/>
    <w:rsid w:val="00B5447B"/>
    <w:rsid w:val="00B616AE"/>
    <w:rsid w:val="00B80A87"/>
    <w:rsid w:val="00B83AAC"/>
    <w:rsid w:val="00BA0A7E"/>
    <w:rsid w:val="00BA7638"/>
    <w:rsid w:val="00BB7EB4"/>
    <w:rsid w:val="00C05454"/>
    <w:rsid w:val="00C10CAF"/>
    <w:rsid w:val="00CA5B7E"/>
    <w:rsid w:val="00CD01BA"/>
    <w:rsid w:val="00D057DD"/>
    <w:rsid w:val="00D25C9F"/>
    <w:rsid w:val="00D353BE"/>
    <w:rsid w:val="00D550B6"/>
    <w:rsid w:val="00D73C5C"/>
    <w:rsid w:val="00D75658"/>
    <w:rsid w:val="00D82CC1"/>
    <w:rsid w:val="00DA12A4"/>
    <w:rsid w:val="00DA45A3"/>
    <w:rsid w:val="00DC7A90"/>
    <w:rsid w:val="00E129FA"/>
    <w:rsid w:val="00E4106B"/>
    <w:rsid w:val="00EA0E1E"/>
    <w:rsid w:val="00EA783A"/>
    <w:rsid w:val="00EE1F9B"/>
    <w:rsid w:val="00EE6A01"/>
    <w:rsid w:val="00EF6997"/>
    <w:rsid w:val="00F00913"/>
    <w:rsid w:val="00F03A31"/>
    <w:rsid w:val="00F238F4"/>
    <w:rsid w:val="00F239C4"/>
    <w:rsid w:val="00F36AF5"/>
    <w:rsid w:val="00F47B78"/>
    <w:rsid w:val="00F852F1"/>
    <w:rsid w:val="00F92866"/>
    <w:rsid w:val="00FE1ABB"/>
    <w:rsid w:val="00FE1D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F75584"/>
  <w15:chartTrackingRefBased/>
  <w15:docId w15:val="{A1E03810-7E28-4614-9F2F-613F80131E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color w:val="000000" w:themeColor="text1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53A37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4F399B"/>
    <w:pPr>
      <w:spacing w:after="0" w:line="480" w:lineRule="auto"/>
      <w:ind w:left="720" w:hanging="720"/>
    </w:pPr>
  </w:style>
  <w:style w:type="paragraph" w:styleId="Title">
    <w:name w:val="Title"/>
    <w:basedOn w:val="Normal"/>
    <w:link w:val="TitleChar"/>
    <w:qFormat/>
    <w:rsid w:val="004F399B"/>
    <w:pPr>
      <w:spacing w:before="2400" w:after="0" w:line="480" w:lineRule="auto"/>
      <w:contextualSpacing/>
      <w:jc w:val="center"/>
    </w:pPr>
    <w:rPr>
      <w:rFonts w:asciiTheme="majorHAnsi" w:eastAsiaTheme="majorEastAsia" w:hAnsiTheme="majorHAnsi" w:cstheme="majorBidi"/>
      <w:color w:val="auto"/>
      <w:kern w:val="24"/>
      <w:szCs w:val="24"/>
      <w:lang w:eastAsia="ja-JP"/>
    </w:rPr>
  </w:style>
  <w:style w:type="character" w:customStyle="1" w:styleId="TitleChar">
    <w:name w:val="Title Char"/>
    <w:basedOn w:val="DefaultParagraphFont"/>
    <w:link w:val="Title"/>
    <w:rsid w:val="004F399B"/>
    <w:rPr>
      <w:rFonts w:asciiTheme="majorHAnsi" w:eastAsiaTheme="majorEastAsia" w:hAnsiTheme="majorHAnsi" w:cstheme="majorBidi"/>
      <w:color w:val="auto"/>
      <w:kern w:val="24"/>
      <w:szCs w:val="24"/>
      <w:lang w:eastAsia="ja-JP"/>
    </w:rPr>
  </w:style>
  <w:style w:type="paragraph" w:customStyle="1" w:styleId="Title2">
    <w:name w:val="Title 2"/>
    <w:basedOn w:val="Normal"/>
    <w:uiPriority w:val="1"/>
    <w:qFormat/>
    <w:rsid w:val="004F399B"/>
    <w:pPr>
      <w:spacing w:after="0" w:line="480" w:lineRule="auto"/>
      <w:jc w:val="center"/>
    </w:pPr>
    <w:rPr>
      <w:rFonts w:asciiTheme="minorHAnsi" w:eastAsiaTheme="minorEastAsia" w:hAnsiTheme="minorHAnsi"/>
      <w:color w:val="auto"/>
      <w:kern w:val="24"/>
      <w:szCs w:val="24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9110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1096"/>
  </w:style>
  <w:style w:type="paragraph" w:styleId="Footer">
    <w:name w:val="footer"/>
    <w:basedOn w:val="Normal"/>
    <w:link w:val="FooterChar"/>
    <w:uiPriority w:val="99"/>
    <w:unhideWhenUsed/>
    <w:rsid w:val="009110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1096"/>
  </w:style>
  <w:style w:type="character" w:styleId="CommentReference">
    <w:name w:val="annotation reference"/>
    <w:basedOn w:val="DefaultParagraphFont"/>
    <w:uiPriority w:val="99"/>
    <w:semiHidden/>
    <w:unhideWhenUsed/>
    <w:rsid w:val="0046725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6725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6725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72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725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725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725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2C55D55ABFC44E2FABD90A40C3E9B4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4613CD4-FCF5-4164-8FBC-80746477E446}"/>
      </w:docPartPr>
      <w:docPartBody>
        <w:p w:rsidR="00CE33C8" w:rsidRDefault="006A24A9" w:rsidP="006A24A9">
          <w:pPr>
            <w:pStyle w:val="2C55D55ABFC44E2FABD90A40C3E9B44C"/>
          </w:pPr>
          <w:r>
            <w:t>[Author Name(s), First M. Last, Omit Titles and Degrees]</w:t>
          </w:r>
        </w:p>
      </w:docPartBody>
    </w:docPart>
    <w:docPart>
      <w:docPartPr>
        <w:name w:val="3674B1949C8141A8B55F2737250DB05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08858C-0B74-4DA8-AD4B-90483B2C7F56}"/>
      </w:docPartPr>
      <w:docPartBody>
        <w:p w:rsidR="00CE33C8" w:rsidRDefault="006A24A9" w:rsidP="006A24A9">
          <w:pPr>
            <w:pStyle w:val="3674B1949C8141A8B55F2737250DB051"/>
          </w:pPr>
          <w:r>
            <w:t>[Institutional Affiliation(s)]</w:t>
          </w:r>
        </w:p>
      </w:docPartBody>
    </w:docPart>
    <w:docPart>
      <w:docPartPr>
        <w:name w:val="EF5EA83419F7470F9A8D050CD999364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6F9F7FB-DA11-44F4-A6CC-F26B6D0F1BC2}"/>
      </w:docPartPr>
      <w:docPartBody>
        <w:p w:rsidR="00CE33C8" w:rsidRDefault="006A24A9" w:rsidP="006A24A9">
          <w:pPr>
            <w:pStyle w:val="EF5EA83419F7470F9A8D050CD9993645"/>
          </w:pPr>
          <w:r>
            <w:t>Author Note</w:t>
          </w:r>
        </w:p>
      </w:docPartBody>
    </w:docPart>
    <w:docPart>
      <w:docPartPr>
        <w:name w:val="3B858655A7EA497189AF362B1ED304A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6B9AD81-3616-4F6D-8433-CF1713C457CA}"/>
      </w:docPartPr>
      <w:docPartBody>
        <w:p w:rsidR="00CE33C8" w:rsidRDefault="006A24A9" w:rsidP="006A24A9">
          <w:pPr>
            <w:pStyle w:val="3B858655A7EA497189AF362B1ED304A6"/>
          </w:pPr>
          <w:r>
            <w:t>[Include any grant/funding information and a complete correspondence address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A24A9"/>
    <w:rsid w:val="005056E3"/>
    <w:rsid w:val="006258CD"/>
    <w:rsid w:val="006A24A9"/>
    <w:rsid w:val="006F28DA"/>
    <w:rsid w:val="00CE33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E59072C8E844D218E12CC20DF56633F">
    <w:name w:val="0E59072C8E844D218E12CC20DF56633F"/>
    <w:rsid w:val="006A24A9"/>
  </w:style>
  <w:style w:type="paragraph" w:customStyle="1" w:styleId="2C55D55ABFC44E2FABD90A40C3E9B44C">
    <w:name w:val="2C55D55ABFC44E2FABD90A40C3E9B44C"/>
    <w:rsid w:val="006A24A9"/>
  </w:style>
  <w:style w:type="paragraph" w:customStyle="1" w:styleId="3674B1949C8141A8B55F2737250DB051">
    <w:name w:val="3674B1949C8141A8B55F2737250DB051"/>
    <w:rsid w:val="006A24A9"/>
  </w:style>
  <w:style w:type="paragraph" w:customStyle="1" w:styleId="EF5EA83419F7470F9A8D050CD9993645">
    <w:name w:val="EF5EA83419F7470F9A8D050CD9993645"/>
    <w:rsid w:val="006A24A9"/>
  </w:style>
  <w:style w:type="paragraph" w:customStyle="1" w:styleId="3B858655A7EA497189AF362B1ED304A6">
    <w:name w:val="3B858655A7EA497189AF362B1ED304A6"/>
    <w:rsid w:val="006A24A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6</Pages>
  <Words>799</Words>
  <Characters>4555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ya</dc:creator>
  <cp:keywords/>
  <dc:description/>
  <cp:lastModifiedBy>Tiya</cp:lastModifiedBy>
  <cp:revision>8</cp:revision>
  <dcterms:created xsi:type="dcterms:W3CDTF">2020-01-28T10:56:00Z</dcterms:created>
  <dcterms:modified xsi:type="dcterms:W3CDTF">2020-01-28T1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S7QwUr2o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